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Arcon" w:hAnsi="Arcon"/>
          <w:sz w:val="22"/>
        </w:rPr>
        <w:id w:val="-1592005197"/>
        <w:docPartObj>
          <w:docPartGallery w:val="Table of Contents"/>
          <w:docPartUnique/>
        </w:docPartObj>
      </w:sdtPr>
      <w:sdtEndPr>
        <w:rPr>
          <w:rFonts w:ascii="Swansea" w:hAnsi="Swansea"/>
          <w:b/>
          <w:bCs/>
          <w:noProof/>
          <w:sz w:val="16"/>
        </w:rPr>
      </w:sdtEndPr>
      <w:sdtContent>
        <w:p w14:paraId="69E9DE7E" w14:textId="70E972AE" w:rsidR="006B5517" w:rsidRDefault="00BF5820" w:rsidP="007829FB">
          <w:pPr>
            <w:pBdr>
              <w:bottom w:val="thinThickThinMediumGap" w:sz="18" w:space="1" w:color="auto"/>
            </w:pBdr>
            <w:jc w:val="center"/>
            <w:rPr>
              <w:rStyle w:val="H1Char"/>
            </w:rPr>
          </w:pPr>
          <w:r>
            <w:rPr>
              <w:rStyle w:val="H1Char"/>
            </w:rPr>
            <w:t>TABLE OF CONTENTS</w:t>
          </w:r>
        </w:p>
        <w:p w14:paraId="319BD2F0" w14:textId="77777777" w:rsidR="00C8508F" w:rsidRDefault="006B5517">
          <w:pPr>
            <w:pStyle w:val="TOC1"/>
            <w:tabs>
              <w:tab w:val="left" w:pos="440"/>
              <w:tab w:val="right" w:leader="dot" w:pos="5080"/>
            </w:tabs>
            <w:rPr>
              <w:rFonts w:asciiTheme="minorHAnsi" w:eastAsiaTheme="minorEastAsia" w:hAnsiTheme="minorHAnsi"/>
              <w:noProof/>
              <w:sz w:val="22"/>
              <w:lang w:eastAsia="en-GB"/>
            </w:rPr>
          </w:pPr>
          <w:r w:rsidRPr="006B5517">
            <w:rPr>
              <w:rFonts w:ascii="Arcon" w:hAnsi="Arcon"/>
              <w:sz w:val="22"/>
            </w:rPr>
            <w:fldChar w:fldCharType="begin"/>
          </w:r>
          <w:r w:rsidRPr="006B5517">
            <w:rPr>
              <w:rFonts w:ascii="Arcon" w:hAnsi="Arcon"/>
              <w:sz w:val="22"/>
            </w:rPr>
            <w:instrText xml:space="preserve"> TOC \o "1-3" \h \z \u </w:instrText>
          </w:r>
          <w:r w:rsidRPr="006B5517">
            <w:rPr>
              <w:rFonts w:ascii="Arcon" w:hAnsi="Arcon"/>
              <w:sz w:val="22"/>
            </w:rPr>
            <w:fldChar w:fldCharType="separate"/>
          </w:r>
          <w:hyperlink w:anchor="_Toc447659374" w:history="1">
            <w:r w:rsidR="00C8508F" w:rsidRPr="003D0DB6">
              <w:rPr>
                <w:rStyle w:val="Hyperlink"/>
                <w:noProof/>
              </w:rPr>
              <w:t>1.</w:t>
            </w:r>
            <w:r w:rsidR="00C8508F">
              <w:rPr>
                <w:rFonts w:asciiTheme="minorHAnsi" w:eastAsiaTheme="minorEastAsia" w:hAnsiTheme="minorHAnsi"/>
                <w:noProof/>
                <w:sz w:val="22"/>
                <w:lang w:eastAsia="en-GB"/>
              </w:rPr>
              <w:tab/>
            </w:r>
            <w:r w:rsidR="00C8508F" w:rsidRPr="003D0DB6">
              <w:rPr>
                <w:rStyle w:val="Hyperlink"/>
                <w:noProof/>
              </w:rPr>
              <w:t>INTRODUCTION</w:t>
            </w:r>
            <w:r w:rsidR="00C8508F">
              <w:rPr>
                <w:noProof/>
                <w:webHidden/>
              </w:rPr>
              <w:tab/>
            </w:r>
            <w:r w:rsidR="00C8508F">
              <w:rPr>
                <w:noProof/>
                <w:webHidden/>
              </w:rPr>
              <w:fldChar w:fldCharType="begin"/>
            </w:r>
            <w:r w:rsidR="00C8508F">
              <w:rPr>
                <w:noProof/>
                <w:webHidden/>
              </w:rPr>
              <w:instrText xml:space="preserve"> PAGEREF _Toc447659374 \h </w:instrText>
            </w:r>
            <w:r w:rsidR="00C8508F">
              <w:rPr>
                <w:noProof/>
                <w:webHidden/>
              </w:rPr>
            </w:r>
            <w:r w:rsidR="00C8508F">
              <w:rPr>
                <w:noProof/>
                <w:webHidden/>
              </w:rPr>
              <w:fldChar w:fldCharType="separate"/>
            </w:r>
            <w:r w:rsidR="00814CCF">
              <w:rPr>
                <w:noProof/>
                <w:webHidden/>
              </w:rPr>
              <w:t>1</w:t>
            </w:r>
            <w:r w:rsidR="00C8508F">
              <w:rPr>
                <w:noProof/>
                <w:webHidden/>
              </w:rPr>
              <w:fldChar w:fldCharType="end"/>
            </w:r>
          </w:hyperlink>
        </w:p>
        <w:p w14:paraId="41F7FE8E"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75" w:history="1">
            <w:r w:rsidR="00C8508F" w:rsidRPr="003D0DB6">
              <w:rPr>
                <w:rStyle w:val="Hyperlink"/>
                <w:noProof/>
              </w:rPr>
              <w:t>1.1.</w:t>
            </w:r>
            <w:r w:rsidR="00C8508F">
              <w:rPr>
                <w:rFonts w:asciiTheme="minorHAnsi" w:eastAsiaTheme="minorEastAsia" w:hAnsiTheme="minorHAnsi"/>
                <w:noProof/>
                <w:sz w:val="22"/>
                <w:lang w:eastAsia="en-GB"/>
              </w:rPr>
              <w:tab/>
            </w:r>
            <w:r w:rsidR="00C8508F" w:rsidRPr="003D0DB6">
              <w:rPr>
                <w:rStyle w:val="Hyperlink"/>
                <w:noProof/>
              </w:rPr>
              <w:t>TITLE</w:t>
            </w:r>
            <w:r w:rsidR="00C8508F">
              <w:rPr>
                <w:noProof/>
                <w:webHidden/>
              </w:rPr>
              <w:tab/>
            </w:r>
            <w:r w:rsidR="00C8508F">
              <w:rPr>
                <w:noProof/>
                <w:webHidden/>
              </w:rPr>
              <w:fldChar w:fldCharType="begin"/>
            </w:r>
            <w:r w:rsidR="00C8508F">
              <w:rPr>
                <w:noProof/>
                <w:webHidden/>
              </w:rPr>
              <w:instrText xml:space="preserve"> PAGEREF _Toc447659375 \h </w:instrText>
            </w:r>
            <w:r w:rsidR="00C8508F">
              <w:rPr>
                <w:noProof/>
                <w:webHidden/>
              </w:rPr>
            </w:r>
            <w:r w:rsidR="00C8508F">
              <w:rPr>
                <w:noProof/>
                <w:webHidden/>
              </w:rPr>
              <w:fldChar w:fldCharType="separate"/>
            </w:r>
            <w:r w:rsidR="00814CCF">
              <w:rPr>
                <w:noProof/>
                <w:webHidden/>
              </w:rPr>
              <w:t>1</w:t>
            </w:r>
            <w:r w:rsidR="00C8508F">
              <w:rPr>
                <w:noProof/>
                <w:webHidden/>
              </w:rPr>
              <w:fldChar w:fldCharType="end"/>
            </w:r>
          </w:hyperlink>
        </w:p>
        <w:p w14:paraId="61ED5E5B"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76" w:history="1">
            <w:r w:rsidR="00C8508F" w:rsidRPr="003D0DB6">
              <w:rPr>
                <w:rStyle w:val="Hyperlink"/>
                <w:noProof/>
              </w:rPr>
              <w:t>1.2.</w:t>
            </w:r>
            <w:r w:rsidR="00C8508F">
              <w:rPr>
                <w:rFonts w:asciiTheme="minorHAnsi" w:eastAsiaTheme="minorEastAsia" w:hAnsiTheme="minorHAnsi"/>
                <w:noProof/>
                <w:sz w:val="22"/>
                <w:lang w:eastAsia="en-GB"/>
              </w:rPr>
              <w:tab/>
            </w:r>
            <w:r w:rsidR="00C8508F" w:rsidRPr="003D0DB6">
              <w:rPr>
                <w:rStyle w:val="Hyperlink"/>
                <w:noProof/>
              </w:rPr>
              <w:t>RESEARCH QUESTIONS</w:t>
            </w:r>
            <w:r w:rsidR="00C8508F">
              <w:rPr>
                <w:noProof/>
                <w:webHidden/>
              </w:rPr>
              <w:tab/>
            </w:r>
            <w:r w:rsidR="00C8508F">
              <w:rPr>
                <w:noProof/>
                <w:webHidden/>
              </w:rPr>
              <w:fldChar w:fldCharType="begin"/>
            </w:r>
            <w:r w:rsidR="00C8508F">
              <w:rPr>
                <w:noProof/>
                <w:webHidden/>
              </w:rPr>
              <w:instrText xml:space="preserve"> PAGEREF _Toc447659376 \h </w:instrText>
            </w:r>
            <w:r w:rsidR="00C8508F">
              <w:rPr>
                <w:noProof/>
                <w:webHidden/>
              </w:rPr>
            </w:r>
            <w:r w:rsidR="00C8508F">
              <w:rPr>
                <w:noProof/>
                <w:webHidden/>
              </w:rPr>
              <w:fldChar w:fldCharType="separate"/>
            </w:r>
            <w:r w:rsidR="00814CCF">
              <w:rPr>
                <w:noProof/>
                <w:webHidden/>
              </w:rPr>
              <w:t>1</w:t>
            </w:r>
            <w:r w:rsidR="00C8508F">
              <w:rPr>
                <w:noProof/>
                <w:webHidden/>
              </w:rPr>
              <w:fldChar w:fldCharType="end"/>
            </w:r>
          </w:hyperlink>
        </w:p>
        <w:p w14:paraId="6A49C1EA"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77" w:history="1">
            <w:r w:rsidR="00C8508F" w:rsidRPr="003D0DB6">
              <w:rPr>
                <w:rStyle w:val="Hyperlink"/>
                <w:noProof/>
              </w:rPr>
              <w:t>1.3.</w:t>
            </w:r>
            <w:r w:rsidR="00C8508F">
              <w:rPr>
                <w:rFonts w:asciiTheme="minorHAnsi" w:eastAsiaTheme="minorEastAsia" w:hAnsiTheme="minorHAnsi"/>
                <w:noProof/>
                <w:sz w:val="22"/>
                <w:lang w:eastAsia="en-GB"/>
              </w:rPr>
              <w:tab/>
            </w:r>
            <w:r w:rsidR="00C8508F" w:rsidRPr="003D0DB6">
              <w:rPr>
                <w:rStyle w:val="Hyperlink"/>
                <w:noProof/>
              </w:rPr>
              <w:t>PURPOSE</w:t>
            </w:r>
            <w:r w:rsidR="00C8508F">
              <w:rPr>
                <w:noProof/>
                <w:webHidden/>
              </w:rPr>
              <w:tab/>
            </w:r>
            <w:r w:rsidR="00C8508F">
              <w:rPr>
                <w:noProof/>
                <w:webHidden/>
              </w:rPr>
              <w:fldChar w:fldCharType="begin"/>
            </w:r>
            <w:r w:rsidR="00C8508F">
              <w:rPr>
                <w:noProof/>
                <w:webHidden/>
              </w:rPr>
              <w:instrText xml:space="preserve"> PAGEREF _Toc447659377 \h </w:instrText>
            </w:r>
            <w:r w:rsidR="00C8508F">
              <w:rPr>
                <w:noProof/>
                <w:webHidden/>
              </w:rPr>
            </w:r>
            <w:r w:rsidR="00C8508F">
              <w:rPr>
                <w:noProof/>
                <w:webHidden/>
              </w:rPr>
              <w:fldChar w:fldCharType="separate"/>
            </w:r>
            <w:r w:rsidR="00814CCF">
              <w:rPr>
                <w:noProof/>
                <w:webHidden/>
              </w:rPr>
              <w:t>1</w:t>
            </w:r>
            <w:r w:rsidR="00C8508F">
              <w:rPr>
                <w:noProof/>
                <w:webHidden/>
              </w:rPr>
              <w:fldChar w:fldCharType="end"/>
            </w:r>
          </w:hyperlink>
        </w:p>
        <w:p w14:paraId="2AA12DB0"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78" w:history="1">
            <w:r w:rsidR="00C8508F" w:rsidRPr="003D0DB6">
              <w:rPr>
                <w:rStyle w:val="Hyperlink"/>
                <w:noProof/>
              </w:rPr>
              <w:t>1.4.</w:t>
            </w:r>
            <w:r w:rsidR="00C8508F">
              <w:rPr>
                <w:rFonts w:asciiTheme="minorHAnsi" w:eastAsiaTheme="minorEastAsia" w:hAnsiTheme="minorHAnsi"/>
                <w:noProof/>
                <w:sz w:val="22"/>
                <w:lang w:eastAsia="en-GB"/>
              </w:rPr>
              <w:tab/>
            </w:r>
            <w:r w:rsidR="00C8508F" w:rsidRPr="003D0DB6">
              <w:rPr>
                <w:rStyle w:val="Hyperlink"/>
                <w:noProof/>
              </w:rPr>
              <w:t>OBJECTIVES</w:t>
            </w:r>
            <w:r w:rsidR="00C8508F">
              <w:rPr>
                <w:noProof/>
                <w:webHidden/>
              </w:rPr>
              <w:tab/>
            </w:r>
            <w:r w:rsidR="00C8508F">
              <w:rPr>
                <w:noProof/>
                <w:webHidden/>
              </w:rPr>
              <w:fldChar w:fldCharType="begin"/>
            </w:r>
            <w:r w:rsidR="00C8508F">
              <w:rPr>
                <w:noProof/>
                <w:webHidden/>
              </w:rPr>
              <w:instrText xml:space="preserve"> PAGEREF _Toc447659378 \h </w:instrText>
            </w:r>
            <w:r w:rsidR="00C8508F">
              <w:rPr>
                <w:noProof/>
                <w:webHidden/>
              </w:rPr>
            </w:r>
            <w:r w:rsidR="00C8508F">
              <w:rPr>
                <w:noProof/>
                <w:webHidden/>
              </w:rPr>
              <w:fldChar w:fldCharType="separate"/>
            </w:r>
            <w:r w:rsidR="00814CCF">
              <w:rPr>
                <w:noProof/>
                <w:webHidden/>
              </w:rPr>
              <w:t>1</w:t>
            </w:r>
            <w:r w:rsidR="00C8508F">
              <w:rPr>
                <w:noProof/>
                <w:webHidden/>
              </w:rPr>
              <w:fldChar w:fldCharType="end"/>
            </w:r>
          </w:hyperlink>
        </w:p>
        <w:p w14:paraId="04628033"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79" w:history="1">
            <w:r w:rsidR="00C8508F" w:rsidRPr="003D0DB6">
              <w:rPr>
                <w:rStyle w:val="Hyperlink"/>
                <w:noProof/>
              </w:rPr>
              <w:t>1.5.</w:t>
            </w:r>
            <w:r w:rsidR="00C8508F">
              <w:rPr>
                <w:rFonts w:asciiTheme="minorHAnsi" w:eastAsiaTheme="minorEastAsia" w:hAnsiTheme="minorHAnsi"/>
                <w:noProof/>
                <w:sz w:val="22"/>
                <w:lang w:eastAsia="en-GB"/>
              </w:rPr>
              <w:tab/>
            </w:r>
            <w:r w:rsidR="00C8508F" w:rsidRPr="003D0DB6">
              <w:rPr>
                <w:rStyle w:val="Hyperlink"/>
                <w:noProof/>
              </w:rPr>
              <w:t>MOTIVATIONS &amp; AIMS</w:t>
            </w:r>
            <w:r w:rsidR="00C8508F">
              <w:rPr>
                <w:noProof/>
                <w:webHidden/>
              </w:rPr>
              <w:tab/>
            </w:r>
            <w:r w:rsidR="00C8508F">
              <w:rPr>
                <w:noProof/>
                <w:webHidden/>
              </w:rPr>
              <w:fldChar w:fldCharType="begin"/>
            </w:r>
            <w:r w:rsidR="00C8508F">
              <w:rPr>
                <w:noProof/>
                <w:webHidden/>
              </w:rPr>
              <w:instrText xml:space="preserve"> PAGEREF _Toc447659379 \h </w:instrText>
            </w:r>
            <w:r w:rsidR="00C8508F">
              <w:rPr>
                <w:noProof/>
                <w:webHidden/>
              </w:rPr>
            </w:r>
            <w:r w:rsidR="00C8508F">
              <w:rPr>
                <w:noProof/>
                <w:webHidden/>
              </w:rPr>
              <w:fldChar w:fldCharType="separate"/>
            </w:r>
            <w:r w:rsidR="00814CCF">
              <w:rPr>
                <w:noProof/>
                <w:webHidden/>
              </w:rPr>
              <w:t>2</w:t>
            </w:r>
            <w:r w:rsidR="00C8508F">
              <w:rPr>
                <w:noProof/>
                <w:webHidden/>
              </w:rPr>
              <w:fldChar w:fldCharType="end"/>
            </w:r>
          </w:hyperlink>
        </w:p>
        <w:p w14:paraId="51DCCE09" w14:textId="77777777" w:rsidR="00C8508F" w:rsidRDefault="00F6449F">
          <w:pPr>
            <w:pStyle w:val="TOC1"/>
            <w:tabs>
              <w:tab w:val="left" w:pos="440"/>
              <w:tab w:val="right" w:leader="dot" w:pos="5080"/>
            </w:tabs>
            <w:rPr>
              <w:rFonts w:asciiTheme="minorHAnsi" w:eastAsiaTheme="minorEastAsia" w:hAnsiTheme="minorHAnsi"/>
              <w:noProof/>
              <w:sz w:val="22"/>
              <w:lang w:eastAsia="en-GB"/>
            </w:rPr>
          </w:pPr>
          <w:hyperlink w:anchor="_Toc447659380" w:history="1">
            <w:r w:rsidR="00C8508F" w:rsidRPr="003D0DB6">
              <w:rPr>
                <w:rStyle w:val="Hyperlink"/>
                <w:noProof/>
              </w:rPr>
              <w:t>2.</w:t>
            </w:r>
            <w:r w:rsidR="00C8508F">
              <w:rPr>
                <w:rFonts w:asciiTheme="minorHAnsi" w:eastAsiaTheme="minorEastAsia" w:hAnsiTheme="minorHAnsi"/>
                <w:noProof/>
                <w:sz w:val="22"/>
                <w:lang w:eastAsia="en-GB"/>
              </w:rPr>
              <w:tab/>
            </w:r>
            <w:r w:rsidR="00C8508F" w:rsidRPr="003D0DB6">
              <w:rPr>
                <w:rStyle w:val="Hyperlink"/>
                <w:noProof/>
              </w:rPr>
              <w:t>CRITICAL CONTEXT</w:t>
            </w:r>
            <w:r w:rsidR="00C8508F">
              <w:rPr>
                <w:noProof/>
                <w:webHidden/>
              </w:rPr>
              <w:tab/>
            </w:r>
            <w:r w:rsidR="00C8508F">
              <w:rPr>
                <w:noProof/>
                <w:webHidden/>
              </w:rPr>
              <w:fldChar w:fldCharType="begin"/>
            </w:r>
            <w:r w:rsidR="00C8508F">
              <w:rPr>
                <w:noProof/>
                <w:webHidden/>
              </w:rPr>
              <w:instrText xml:space="preserve"> PAGEREF _Toc447659380 \h </w:instrText>
            </w:r>
            <w:r w:rsidR="00C8508F">
              <w:rPr>
                <w:noProof/>
                <w:webHidden/>
              </w:rPr>
            </w:r>
            <w:r w:rsidR="00C8508F">
              <w:rPr>
                <w:noProof/>
                <w:webHidden/>
              </w:rPr>
              <w:fldChar w:fldCharType="separate"/>
            </w:r>
            <w:r w:rsidR="00814CCF">
              <w:rPr>
                <w:noProof/>
                <w:webHidden/>
              </w:rPr>
              <w:t>2</w:t>
            </w:r>
            <w:r w:rsidR="00C8508F">
              <w:rPr>
                <w:noProof/>
                <w:webHidden/>
              </w:rPr>
              <w:fldChar w:fldCharType="end"/>
            </w:r>
          </w:hyperlink>
        </w:p>
        <w:p w14:paraId="1ED9213D"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1" w:history="1">
            <w:r w:rsidR="00C8508F" w:rsidRPr="003D0DB6">
              <w:rPr>
                <w:rStyle w:val="Hyperlink"/>
                <w:noProof/>
              </w:rPr>
              <w:t>2.1.</w:t>
            </w:r>
            <w:r w:rsidR="00C8508F">
              <w:rPr>
                <w:rFonts w:asciiTheme="minorHAnsi" w:eastAsiaTheme="minorEastAsia" w:hAnsiTheme="minorHAnsi"/>
                <w:noProof/>
                <w:sz w:val="22"/>
                <w:lang w:eastAsia="en-GB"/>
              </w:rPr>
              <w:tab/>
            </w:r>
            <w:r w:rsidR="00C8508F" w:rsidRPr="003D0DB6">
              <w:rPr>
                <w:rStyle w:val="Hyperlink"/>
                <w:noProof/>
              </w:rPr>
              <w:t>LIMITATIONS OF TRADITIONAL SNA</w:t>
            </w:r>
            <w:r w:rsidR="00C8508F">
              <w:rPr>
                <w:noProof/>
                <w:webHidden/>
              </w:rPr>
              <w:tab/>
            </w:r>
            <w:r w:rsidR="00C8508F">
              <w:rPr>
                <w:noProof/>
                <w:webHidden/>
              </w:rPr>
              <w:fldChar w:fldCharType="begin"/>
            </w:r>
            <w:r w:rsidR="00C8508F">
              <w:rPr>
                <w:noProof/>
                <w:webHidden/>
              </w:rPr>
              <w:instrText xml:space="preserve"> PAGEREF _Toc447659381 \h </w:instrText>
            </w:r>
            <w:r w:rsidR="00C8508F">
              <w:rPr>
                <w:noProof/>
                <w:webHidden/>
              </w:rPr>
            </w:r>
            <w:r w:rsidR="00C8508F">
              <w:rPr>
                <w:noProof/>
                <w:webHidden/>
              </w:rPr>
              <w:fldChar w:fldCharType="separate"/>
            </w:r>
            <w:r w:rsidR="00814CCF">
              <w:rPr>
                <w:noProof/>
                <w:webHidden/>
              </w:rPr>
              <w:t>2</w:t>
            </w:r>
            <w:r w:rsidR="00C8508F">
              <w:rPr>
                <w:noProof/>
                <w:webHidden/>
              </w:rPr>
              <w:fldChar w:fldCharType="end"/>
            </w:r>
          </w:hyperlink>
        </w:p>
        <w:p w14:paraId="0ADCDF34"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2" w:history="1">
            <w:r w:rsidR="00C8508F" w:rsidRPr="003D0DB6">
              <w:rPr>
                <w:rStyle w:val="Hyperlink"/>
                <w:noProof/>
              </w:rPr>
              <w:t>2.2.</w:t>
            </w:r>
            <w:r w:rsidR="00C8508F">
              <w:rPr>
                <w:rFonts w:asciiTheme="minorHAnsi" w:eastAsiaTheme="minorEastAsia" w:hAnsiTheme="minorHAnsi"/>
                <w:noProof/>
                <w:sz w:val="22"/>
                <w:lang w:eastAsia="en-GB"/>
              </w:rPr>
              <w:tab/>
            </w:r>
            <w:r w:rsidR="00C8508F" w:rsidRPr="003D0DB6">
              <w:rPr>
                <w:rStyle w:val="Hyperlink"/>
                <w:noProof/>
              </w:rPr>
              <w:t>GRAPH TERMINILOGY</w:t>
            </w:r>
            <w:r w:rsidR="00C8508F">
              <w:rPr>
                <w:noProof/>
                <w:webHidden/>
              </w:rPr>
              <w:tab/>
            </w:r>
            <w:r w:rsidR="00C8508F">
              <w:rPr>
                <w:noProof/>
                <w:webHidden/>
              </w:rPr>
              <w:fldChar w:fldCharType="begin"/>
            </w:r>
            <w:r w:rsidR="00C8508F">
              <w:rPr>
                <w:noProof/>
                <w:webHidden/>
              </w:rPr>
              <w:instrText xml:space="preserve"> PAGEREF _Toc447659382 \h </w:instrText>
            </w:r>
            <w:r w:rsidR="00C8508F">
              <w:rPr>
                <w:noProof/>
                <w:webHidden/>
              </w:rPr>
            </w:r>
            <w:r w:rsidR="00C8508F">
              <w:rPr>
                <w:noProof/>
                <w:webHidden/>
              </w:rPr>
              <w:fldChar w:fldCharType="separate"/>
            </w:r>
            <w:r w:rsidR="00814CCF">
              <w:rPr>
                <w:noProof/>
                <w:webHidden/>
              </w:rPr>
              <w:t>2</w:t>
            </w:r>
            <w:r w:rsidR="00C8508F">
              <w:rPr>
                <w:noProof/>
                <w:webHidden/>
              </w:rPr>
              <w:fldChar w:fldCharType="end"/>
            </w:r>
          </w:hyperlink>
        </w:p>
        <w:p w14:paraId="566B90A7"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3" w:history="1">
            <w:r w:rsidR="00C8508F" w:rsidRPr="003D0DB6">
              <w:rPr>
                <w:rStyle w:val="Hyperlink"/>
                <w:noProof/>
              </w:rPr>
              <w:t>2.3.</w:t>
            </w:r>
            <w:r w:rsidR="00C8508F">
              <w:rPr>
                <w:rFonts w:asciiTheme="minorHAnsi" w:eastAsiaTheme="minorEastAsia" w:hAnsiTheme="minorHAnsi"/>
                <w:noProof/>
                <w:sz w:val="22"/>
                <w:lang w:eastAsia="en-GB"/>
              </w:rPr>
              <w:tab/>
            </w:r>
            <w:r w:rsidR="00C8508F" w:rsidRPr="003D0DB6">
              <w:rPr>
                <w:rStyle w:val="Hyperlink"/>
                <w:noProof/>
              </w:rPr>
              <w:t>DYNAMIC NETWORK ANALYSIS AS AN EXTENSION TO SNA</w:t>
            </w:r>
            <w:r w:rsidR="00C8508F">
              <w:rPr>
                <w:noProof/>
                <w:webHidden/>
              </w:rPr>
              <w:tab/>
            </w:r>
            <w:r w:rsidR="00C8508F">
              <w:rPr>
                <w:noProof/>
                <w:webHidden/>
              </w:rPr>
              <w:fldChar w:fldCharType="begin"/>
            </w:r>
            <w:r w:rsidR="00C8508F">
              <w:rPr>
                <w:noProof/>
                <w:webHidden/>
              </w:rPr>
              <w:instrText xml:space="preserve"> PAGEREF _Toc447659383 \h </w:instrText>
            </w:r>
            <w:r w:rsidR="00C8508F">
              <w:rPr>
                <w:noProof/>
                <w:webHidden/>
              </w:rPr>
            </w:r>
            <w:r w:rsidR="00C8508F">
              <w:rPr>
                <w:noProof/>
                <w:webHidden/>
              </w:rPr>
              <w:fldChar w:fldCharType="separate"/>
            </w:r>
            <w:r w:rsidR="00814CCF">
              <w:rPr>
                <w:noProof/>
                <w:webHidden/>
              </w:rPr>
              <w:t>3</w:t>
            </w:r>
            <w:r w:rsidR="00C8508F">
              <w:rPr>
                <w:noProof/>
                <w:webHidden/>
              </w:rPr>
              <w:fldChar w:fldCharType="end"/>
            </w:r>
          </w:hyperlink>
        </w:p>
        <w:p w14:paraId="77992A6F"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4" w:history="1">
            <w:r w:rsidR="00C8508F" w:rsidRPr="003D0DB6">
              <w:rPr>
                <w:rStyle w:val="Hyperlink"/>
                <w:noProof/>
              </w:rPr>
              <w:t>2.4.</w:t>
            </w:r>
            <w:r w:rsidR="00C8508F">
              <w:rPr>
                <w:rFonts w:asciiTheme="minorHAnsi" w:eastAsiaTheme="minorEastAsia" w:hAnsiTheme="minorHAnsi"/>
                <w:noProof/>
                <w:sz w:val="22"/>
                <w:lang w:eastAsia="en-GB"/>
              </w:rPr>
              <w:tab/>
            </w:r>
            <w:r w:rsidR="00C8508F" w:rsidRPr="003D0DB6">
              <w:rPr>
                <w:rStyle w:val="Hyperlink"/>
                <w:noProof/>
              </w:rPr>
              <w:t>NETWORK MEASURES: LOCAL</w:t>
            </w:r>
            <w:r w:rsidR="00C8508F">
              <w:rPr>
                <w:noProof/>
                <w:webHidden/>
              </w:rPr>
              <w:tab/>
            </w:r>
            <w:r w:rsidR="00C8508F">
              <w:rPr>
                <w:noProof/>
                <w:webHidden/>
              </w:rPr>
              <w:fldChar w:fldCharType="begin"/>
            </w:r>
            <w:r w:rsidR="00C8508F">
              <w:rPr>
                <w:noProof/>
                <w:webHidden/>
              </w:rPr>
              <w:instrText xml:space="preserve"> PAGEREF _Toc447659384 \h </w:instrText>
            </w:r>
            <w:r w:rsidR="00C8508F">
              <w:rPr>
                <w:noProof/>
                <w:webHidden/>
              </w:rPr>
            </w:r>
            <w:r w:rsidR="00C8508F">
              <w:rPr>
                <w:noProof/>
                <w:webHidden/>
              </w:rPr>
              <w:fldChar w:fldCharType="separate"/>
            </w:r>
            <w:r w:rsidR="00814CCF">
              <w:rPr>
                <w:noProof/>
                <w:webHidden/>
              </w:rPr>
              <w:t>3</w:t>
            </w:r>
            <w:r w:rsidR="00C8508F">
              <w:rPr>
                <w:noProof/>
                <w:webHidden/>
              </w:rPr>
              <w:fldChar w:fldCharType="end"/>
            </w:r>
          </w:hyperlink>
        </w:p>
        <w:p w14:paraId="49FDE760"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5" w:history="1">
            <w:r w:rsidR="00C8508F" w:rsidRPr="003D0DB6">
              <w:rPr>
                <w:rStyle w:val="Hyperlink"/>
                <w:noProof/>
              </w:rPr>
              <w:t>2.5.</w:t>
            </w:r>
            <w:r w:rsidR="00C8508F">
              <w:rPr>
                <w:rFonts w:asciiTheme="minorHAnsi" w:eastAsiaTheme="minorEastAsia" w:hAnsiTheme="minorHAnsi"/>
                <w:noProof/>
                <w:sz w:val="22"/>
                <w:lang w:eastAsia="en-GB"/>
              </w:rPr>
              <w:tab/>
            </w:r>
            <w:r w:rsidR="00C8508F" w:rsidRPr="003D0DB6">
              <w:rPr>
                <w:rStyle w:val="Hyperlink"/>
                <w:noProof/>
              </w:rPr>
              <w:t>NETWORK MEASURES: GLOBAL</w:t>
            </w:r>
            <w:r w:rsidR="00C8508F">
              <w:rPr>
                <w:noProof/>
                <w:webHidden/>
              </w:rPr>
              <w:tab/>
            </w:r>
            <w:r w:rsidR="00C8508F">
              <w:rPr>
                <w:noProof/>
                <w:webHidden/>
              </w:rPr>
              <w:fldChar w:fldCharType="begin"/>
            </w:r>
            <w:r w:rsidR="00C8508F">
              <w:rPr>
                <w:noProof/>
                <w:webHidden/>
              </w:rPr>
              <w:instrText xml:space="preserve"> PAGEREF _Toc447659385 \h </w:instrText>
            </w:r>
            <w:r w:rsidR="00C8508F">
              <w:rPr>
                <w:noProof/>
                <w:webHidden/>
              </w:rPr>
            </w:r>
            <w:r w:rsidR="00C8508F">
              <w:rPr>
                <w:noProof/>
                <w:webHidden/>
              </w:rPr>
              <w:fldChar w:fldCharType="separate"/>
            </w:r>
            <w:r w:rsidR="00814CCF">
              <w:rPr>
                <w:noProof/>
                <w:webHidden/>
              </w:rPr>
              <w:t>4</w:t>
            </w:r>
            <w:r w:rsidR="00C8508F">
              <w:rPr>
                <w:noProof/>
                <w:webHidden/>
              </w:rPr>
              <w:fldChar w:fldCharType="end"/>
            </w:r>
          </w:hyperlink>
        </w:p>
        <w:p w14:paraId="2CA21BE0" w14:textId="77777777" w:rsidR="00C8508F" w:rsidRDefault="00F6449F">
          <w:pPr>
            <w:pStyle w:val="TOC1"/>
            <w:tabs>
              <w:tab w:val="left" w:pos="440"/>
              <w:tab w:val="right" w:leader="dot" w:pos="5080"/>
            </w:tabs>
            <w:rPr>
              <w:rFonts w:asciiTheme="minorHAnsi" w:eastAsiaTheme="minorEastAsia" w:hAnsiTheme="minorHAnsi"/>
              <w:noProof/>
              <w:sz w:val="22"/>
              <w:lang w:eastAsia="en-GB"/>
            </w:rPr>
          </w:pPr>
          <w:hyperlink w:anchor="_Toc447659386" w:history="1">
            <w:r w:rsidR="00C8508F" w:rsidRPr="003D0DB6">
              <w:rPr>
                <w:rStyle w:val="Hyperlink"/>
                <w:noProof/>
              </w:rPr>
              <w:t>3.</w:t>
            </w:r>
            <w:r w:rsidR="00C8508F">
              <w:rPr>
                <w:rFonts w:asciiTheme="minorHAnsi" w:eastAsiaTheme="minorEastAsia" w:hAnsiTheme="minorHAnsi"/>
                <w:noProof/>
                <w:sz w:val="22"/>
                <w:lang w:eastAsia="en-GB"/>
              </w:rPr>
              <w:tab/>
            </w:r>
            <w:r w:rsidR="00C8508F" w:rsidRPr="003D0DB6">
              <w:rPr>
                <w:rStyle w:val="Hyperlink"/>
                <w:noProof/>
              </w:rPr>
              <w:t>APPROACHES</w:t>
            </w:r>
            <w:r w:rsidR="00C8508F">
              <w:rPr>
                <w:noProof/>
                <w:webHidden/>
              </w:rPr>
              <w:tab/>
            </w:r>
            <w:r w:rsidR="00C8508F">
              <w:rPr>
                <w:noProof/>
                <w:webHidden/>
              </w:rPr>
              <w:fldChar w:fldCharType="begin"/>
            </w:r>
            <w:r w:rsidR="00C8508F">
              <w:rPr>
                <w:noProof/>
                <w:webHidden/>
              </w:rPr>
              <w:instrText xml:space="preserve"> PAGEREF _Toc447659386 \h </w:instrText>
            </w:r>
            <w:r w:rsidR="00C8508F">
              <w:rPr>
                <w:noProof/>
                <w:webHidden/>
              </w:rPr>
            </w:r>
            <w:r w:rsidR="00C8508F">
              <w:rPr>
                <w:noProof/>
                <w:webHidden/>
              </w:rPr>
              <w:fldChar w:fldCharType="separate"/>
            </w:r>
            <w:r w:rsidR="00814CCF">
              <w:rPr>
                <w:noProof/>
                <w:webHidden/>
              </w:rPr>
              <w:t>4</w:t>
            </w:r>
            <w:r w:rsidR="00C8508F">
              <w:rPr>
                <w:noProof/>
                <w:webHidden/>
              </w:rPr>
              <w:fldChar w:fldCharType="end"/>
            </w:r>
          </w:hyperlink>
        </w:p>
        <w:p w14:paraId="62143D96"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7" w:history="1">
            <w:r w:rsidR="00C8508F" w:rsidRPr="003D0DB6">
              <w:rPr>
                <w:rStyle w:val="Hyperlink"/>
                <w:noProof/>
              </w:rPr>
              <w:t>3.1.</w:t>
            </w:r>
            <w:r w:rsidR="00C8508F">
              <w:rPr>
                <w:rFonts w:asciiTheme="minorHAnsi" w:eastAsiaTheme="minorEastAsia" w:hAnsiTheme="minorHAnsi"/>
                <w:noProof/>
                <w:sz w:val="22"/>
                <w:lang w:eastAsia="en-GB"/>
              </w:rPr>
              <w:tab/>
            </w:r>
            <w:r w:rsidR="00C8508F" w:rsidRPr="003D0DB6">
              <w:rPr>
                <w:rStyle w:val="Hyperlink"/>
                <w:noProof/>
              </w:rPr>
              <w:t>SIMILARITY METHODS</w:t>
            </w:r>
            <w:r w:rsidR="00C8508F">
              <w:rPr>
                <w:noProof/>
                <w:webHidden/>
              </w:rPr>
              <w:tab/>
            </w:r>
            <w:r w:rsidR="00C8508F">
              <w:rPr>
                <w:noProof/>
                <w:webHidden/>
              </w:rPr>
              <w:fldChar w:fldCharType="begin"/>
            </w:r>
            <w:r w:rsidR="00C8508F">
              <w:rPr>
                <w:noProof/>
                <w:webHidden/>
              </w:rPr>
              <w:instrText xml:space="preserve"> PAGEREF _Toc447659387 \h </w:instrText>
            </w:r>
            <w:r w:rsidR="00C8508F">
              <w:rPr>
                <w:noProof/>
                <w:webHidden/>
              </w:rPr>
            </w:r>
            <w:r w:rsidR="00C8508F">
              <w:rPr>
                <w:noProof/>
                <w:webHidden/>
              </w:rPr>
              <w:fldChar w:fldCharType="separate"/>
            </w:r>
            <w:r w:rsidR="00814CCF">
              <w:rPr>
                <w:noProof/>
                <w:webHidden/>
              </w:rPr>
              <w:t>5</w:t>
            </w:r>
            <w:r w:rsidR="00C8508F">
              <w:rPr>
                <w:noProof/>
                <w:webHidden/>
              </w:rPr>
              <w:fldChar w:fldCharType="end"/>
            </w:r>
          </w:hyperlink>
        </w:p>
        <w:p w14:paraId="3D8B7BD5"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8" w:history="1">
            <w:r w:rsidR="00C8508F" w:rsidRPr="003D0DB6">
              <w:rPr>
                <w:rStyle w:val="Hyperlink"/>
                <w:noProof/>
              </w:rPr>
              <w:t>3.1.</w:t>
            </w:r>
            <w:r w:rsidR="00C8508F">
              <w:rPr>
                <w:rFonts w:asciiTheme="minorHAnsi" w:eastAsiaTheme="minorEastAsia" w:hAnsiTheme="minorHAnsi"/>
                <w:noProof/>
                <w:sz w:val="22"/>
                <w:lang w:eastAsia="en-GB"/>
              </w:rPr>
              <w:tab/>
            </w:r>
            <w:r w:rsidR="00C8508F" w:rsidRPr="003D0DB6">
              <w:rPr>
                <w:rStyle w:val="Hyperlink"/>
                <w:noProof/>
              </w:rPr>
              <w:t>ORIGINAL IDEAS</w:t>
            </w:r>
            <w:r w:rsidR="00C8508F">
              <w:rPr>
                <w:noProof/>
                <w:webHidden/>
              </w:rPr>
              <w:tab/>
            </w:r>
            <w:r w:rsidR="00C8508F">
              <w:rPr>
                <w:noProof/>
                <w:webHidden/>
              </w:rPr>
              <w:fldChar w:fldCharType="begin"/>
            </w:r>
            <w:r w:rsidR="00C8508F">
              <w:rPr>
                <w:noProof/>
                <w:webHidden/>
              </w:rPr>
              <w:instrText xml:space="preserve"> PAGEREF _Toc447659388 \h </w:instrText>
            </w:r>
            <w:r w:rsidR="00C8508F">
              <w:rPr>
                <w:noProof/>
                <w:webHidden/>
              </w:rPr>
            </w:r>
            <w:r w:rsidR="00C8508F">
              <w:rPr>
                <w:noProof/>
                <w:webHidden/>
              </w:rPr>
              <w:fldChar w:fldCharType="separate"/>
            </w:r>
            <w:r w:rsidR="00814CCF">
              <w:rPr>
                <w:noProof/>
                <w:webHidden/>
              </w:rPr>
              <w:t>6</w:t>
            </w:r>
            <w:r w:rsidR="00C8508F">
              <w:rPr>
                <w:noProof/>
                <w:webHidden/>
              </w:rPr>
              <w:fldChar w:fldCharType="end"/>
            </w:r>
          </w:hyperlink>
        </w:p>
        <w:p w14:paraId="2B1A7A24"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89" w:history="1">
            <w:r w:rsidR="00C8508F" w:rsidRPr="003D0DB6">
              <w:rPr>
                <w:rStyle w:val="Hyperlink"/>
                <w:noProof/>
              </w:rPr>
              <w:t>3.2.</w:t>
            </w:r>
            <w:r w:rsidR="00C8508F">
              <w:rPr>
                <w:rFonts w:asciiTheme="minorHAnsi" w:eastAsiaTheme="minorEastAsia" w:hAnsiTheme="minorHAnsi"/>
                <w:noProof/>
                <w:sz w:val="22"/>
                <w:lang w:eastAsia="en-GB"/>
              </w:rPr>
              <w:tab/>
            </w:r>
            <w:r w:rsidR="00C8508F" w:rsidRPr="003D0DB6">
              <w:rPr>
                <w:rStyle w:val="Hyperlink"/>
                <w:noProof/>
              </w:rPr>
              <w:t>EVALUATION STRATEGIES</w:t>
            </w:r>
            <w:r w:rsidR="00C8508F">
              <w:rPr>
                <w:noProof/>
                <w:webHidden/>
              </w:rPr>
              <w:tab/>
            </w:r>
            <w:r w:rsidR="00C8508F">
              <w:rPr>
                <w:noProof/>
                <w:webHidden/>
              </w:rPr>
              <w:fldChar w:fldCharType="begin"/>
            </w:r>
            <w:r w:rsidR="00C8508F">
              <w:rPr>
                <w:noProof/>
                <w:webHidden/>
              </w:rPr>
              <w:instrText xml:space="preserve"> PAGEREF _Toc447659389 \h </w:instrText>
            </w:r>
            <w:r w:rsidR="00C8508F">
              <w:rPr>
                <w:noProof/>
                <w:webHidden/>
              </w:rPr>
            </w:r>
            <w:r w:rsidR="00C8508F">
              <w:rPr>
                <w:noProof/>
                <w:webHidden/>
              </w:rPr>
              <w:fldChar w:fldCharType="separate"/>
            </w:r>
            <w:r w:rsidR="00814CCF">
              <w:rPr>
                <w:noProof/>
                <w:webHidden/>
              </w:rPr>
              <w:t>8</w:t>
            </w:r>
            <w:r w:rsidR="00C8508F">
              <w:rPr>
                <w:noProof/>
                <w:webHidden/>
              </w:rPr>
              <w:fldChar w:fldCharType="end"/>
            </w:r>
          </w:hyperlink>
        </w:p>
        <w:p w14:paraId="31CC6FCD" w14:textId="77777777" w:rsidR="00C8508F" w:rsidRDefault="00F6449F">
          <w:pPr>
            <w:pStyle w:val="TOC2"/>
            <w:tabs>
              <w:tab w:val="left" w:pos="660"/>
              <w:tab w:val="right" w:leader="dot" w:pos="5080"/>
            </w:tabs>
            <w:rPr>
              <w:rFonts w:asciiTheme="minorHAnsi" w:eastAsiaTheme="minorEastAsia" w:hAnsiTheme="minorHAnsi"/>
              <w:noProof/>
              <w:sz w:val="22"/>
              <w:lang w:eastAsia="en-GB"/>
            </w:rPr>
          </w:pPr>
          <w:hyperlink w:anchor="_Toc447659390" w:history="1">
            <w:r w:rsidR="00C8508F" w:rsidRPr="003D0DB6">
              <w:rPr>
                <w:rStyle w:val="Hyperlink"/>
                <w:noProof/>
              </w:rPr>
              <w:t>3.1.</w:t>
            </w:r>
            <w:r w:rsidR="00C8508F">
              <w:rPr>
                <w:rFonts w:asciiTheme="minorHAnsi" w:eastAsiaTheme="minorEastAsia" w:hAnsiTheme="minorHAnsi"/>
                <w:noProof/>
                <w:sz w:val="22"/>
                <w:lang w:eastAsia="en-GB"/>
              </w:rPr>
              <w:tab/>
            </w:r>
            <w:r w:rsidR="00C8508F" w:rsidRPr="003D0DB6">
              <w:rPr>
                <w:rStyle w:val="Hyperlink"/>
                <w:noProof/>
              </w:rPr>
              <w:t>DATA SOURCES</w:t>
            </w:r>
            <w:r w:rsidR="00C8508F">
              <w:rPr>
                <w:noProof/>
                <w:webHidden/>
              </w:rPr>
              <w:tab/>
            </w:r>
            <w:r w:rsidR="00C8508F">
              <w:rPr>
                <w:noProof/>
                <w:webHidden/>
              </w:rPr>
              <w:fldChar w:fldCharType="begin"/>
            </w:r>
            <w:r w:rsidR="00C8508F">
              <w:rPr>
                <w:noProof/>
                <w:webHidden/>
              </w:rPr>
              <w:instrText xml:space="preserve"> PAGEREF _Toc447659390 \h </w:instrText>
            </w:r>
            <w:r w:rsidR="00C8508F">
              <w:rPr>
                <w:noProof/>
                <w:webHidden/>
              </w:rPr>
            </w:r>
            <w:r w:rsidR="00C8508F">
              <w:rPr>
                <w:noProof/>
                <w:webHidden/>
              </w:rPr>
              <w:fldChar w:fldCharType="separate"/>
            </w:r>
            <w:r w:rsidR="00814CCF">
              <w:rPr>
                <w:noProof/>
                <w:webHidden/>
              </w:rPr>
              <w:t>8</w:t>
            </w:r>
            <w:r w:rsidR="00C8508F">
              <w:rPr>
                <w:noProof/>
                <w:webHidden/>
              </w:rPr>
              <w:fldChar w:fldCharType="end"/>
            </w:r>
          </w:hyperlink>
        </w:p>
        <w:p w14:paraId="0AE9D235" w14:textId="77777777" w:rsidR="00C8508F" w:rsidRDefault="00F6449F">
          <w:pPr>
            <w:pStyle w:val="TOC1"/>
            <w:tabs>
              <w:tab w:val="left" w:pos="440"/>
              <w:tab w:val="right" w:leader="dot" w:pos="5080"/>
            </w:tabs>
            <w:rPr>
              <w:rFonts w:asciiTheme="minorHAnsi" w:eastAsiaTheme="minorEastAsia" w:hAnsiTheme="minorHAnsi"/>
              <w:noProof/>
              <w:sz w:val="22"/>
              <w:lang w:eastAsia="en-GB"/>
            </w:rPr>
          </w:pPr>
          <w:hyperlink w:anchor="_Toc447659391" w:history="1">
            <w:r w:rsidR="00C8508F" w:rsidRPr="003D0DB6">
              <w:rPr>
                <w:rStyle w:val="Hyperlink"/>
                <w:noProof/>
              </w:rPr>
              <w:t>4.</w:t>
            </w:r>
            <w:r w:rsidR="00C8508F">
              <w:rPr>
                <w:rFonts w:asciiTheme="minorHAnsi" w:eastAsiaTheme="minorEastAsia" w:hAnsiTheme="minorHAnsi"/>
                <w:noProof/>
                <w:sz w:val="22"/>
                <w:lang w:eastAsia="en-GB"/>
              </w:rPr>
              <w:tab/>
            </w:r>
            <w:r w:rsidR="00C8508F" w:rsidRPr="003D0DB6">
              <w:rPr>
                <w:rStyle w:val="Hyperlink"/>
                <w:noProof/>
              </w:rPr>
              <w:t>WORK PLAN</w:t>
            </w:r>
            <w:r w:rsidR="00C8508F">
              <w:rPr>
                <w:noProof/>
                <w:webHidden/>
              </w:rPr>
              <w:tab/>
            </w:r>
            <w:r w:rsidR="00C8508F">
              <w:rPr>
                <w:noProof/>
                <w:webHidden/>
              </w:rPr>
              <w:fldChar w:fldCharType="begin"/>
            </w:r>
            <w:r w:rsidR="00C8508F">
              <w:rPr>
                <w:noProof/>
                <w:webHidden/>
              </w:rPr>
              <w:instrText xml:space="preserve"> PAGEREF _Toc447659391 \h </w:instrText>
            </w:r>
            <w:r w:rsidR="00C8508F">
              <w:rPr>
                <w:noProof/>
                <w:webHidden/>
              </w:rPr>
            </w:r>
            <w:r w:rsidR="00C8508F">
              <w:rPr>
                <w:noProof/>
                <w:webHidden/>
              </w:rPr>
              <w:fldChar w:fldCharType="separate"/>
            </w:r>
            <w:r w:rsidR="00814CCF">
              <w:rPr>
                <w:noProof/>
                <w:webHidden/>
              </w:rPr>
              <w:t>8</w:t>
            </w:r>
            <w:r w:rsidR="00C8508F">
              <w:rPr>
                <w:noProof/>
                <w:webHidden/>
              </w:rPr>
              <w:fldChar w:fldCharType="end"/>
            </w:r>
          </w:hyperlink>
        </w:p>
        <w:p w14:paraId="473200B6" w14:textId="77777777" w:rsidR="00C8508F" w:rsidRDefault="00F6449F">
          <w:pPr>
            <w:pStyle w:val="TOC1"/>
            <w:tabs>
              <w:tab w:val="left" w:pos="440"/>
              <w:tab w:val="right" w:leader="dot" w:pos="5080"/>
            </w:tabs>
            <w:rPr>
              <w:rFonts w:asciiTheme="minorHAnsi" w:eastAsiaTheme="minorEastAsia" w:hAnsiTheme="minorHAnsi"/>
              <w:noProof/>
              <w:sz w:val="22"/>
              <w:lang w:eastAsia="en-GB"/>
            </w:rPr>
          </w:pPr>
          <w:hyperlink w:anchor="_Toc447659392" w:history="1">
            <w:r w:rsidR="00C8508F" w:rsidRPr="003D0DB6">
              <w:rPr>
                <w:rStyle w:val="Hyperlink"/>
                <w:noProof/>
              </w:rPr>
              <w:t>5.</w:t>
            </w:r>
            <w:r w:rsidR="00C8508F">
              <w:rPr>
                <w:rFonts w:asciiTheme="minorHAnsi" w:eastAsiaTheme="minorEastAsia" w:hAnsiTheme="minorHAnsi"/>
                <w:noProof/>
                <w:sz w:val="22"/>
                <w:lang w:eastAsia="en-GB"/>
              </w:rPr>
              <w:tab/>
            </w:r>
            <w:r w:rsidR="00C8508F" w:rsidRPr="003D0DB6">
              <w:rPr>
                <w:rStyle w:val="Hyperlink"/>
                <w:noProof/>
              </w:rPr>
              <w:t>ETHICS</w:t>
            </w:r>
            <w:r w:rsidR="00C8508F">
              <w:rPr>
                <w:noProof/>
                <w:webHidden/>
              </w:rPr>
              <w:tab/>
            </w:r>
            <w:r w:rsidR="00C8508F">
              <w:rPr>
                <w:noProof/>
                <w:webHidden/>
              </w:rPr>
              <w:fldChar w:fldCharType="begin"/>
            </w:r>
            <w:r w:rsidR="00C8508F">
              <w:rPr>
                <w:noProof/>
                <w:webHidden/>
              </w:rPr>
              <w:instrText xml:space="preserve"> PAGEREF _Toc447659392 \h </w:instrText>
            </w:r>
            <w:r w:rsidR="00C8508F">
              <w:rPr>
                <w:noProof/>
                <w:webHidden/>
              </w:rPr>
            </w:r>
            <w:r w:rsidR="00C8508F">
              <w:rPr>
                <w:noProof/>
                <w:webHidden/>
              </w:rPr>
              <w:fldChar w:fldCharType="separate"/>
            </w:r>
            <w:r w:rsidR="00814CCF">
              <w:rPr>
                <w:noProof/>
                <w:webHidden/>
              </w:rPr>
              <w:t>8</w:t>
            </w:r>
            <w:r w:rsidR="00C8508F">
              <w:rPr>
                <w:noProof/>
                <w:webHidden/>
              </w:rPr>
              <w:fldChar w:fldCharType="end"/>
            </w:r>
          </w:hyperlink>
        </w:p>
        <w:p w14:paraId="64522E91" w14:textId="77777777" w:rsidR="00C8508F" w:rsidRDefault="00F6449F">
          <w:pPr>
            <w:pStyle w:val="TOC1"/>
            <w:tabs>
              <w:tab w:val="left" w:pos="440"/>
              <w:tab w:val="right" w:leader="dot" w:pos="5080"/>
            </w:tabs>
            <w:rPr>
              <w:rFonts w:asciiTheme="minorHAnsi" w:eastAsiaTheme="minorEastAsia" w:hAnsiTheme="minorHAnsi"/>
              <w:noProof/>
              <w:sz w:val="22"/>
              <w:lang w:eastAsia="en-GB"/>
            </w:rPr>
          </w:pPr>
          <w:hyperlink w:anchor="_Toc447659393" w:history="1">
            <w:r w:rsidR="00C8508F" w:rsidRPr="003D0DB6">
              <w:rPr>
                <w:rStyle w:val="Hyperlink"/>
                <w:noProof/>
              </w:rPr>
              <w:t>6.</w:t>
            </w:r>
            <w:r w:rsidR="00C8508F">
              <w:rPr>
                <w:rFonts w:asciiTheme="minorHAnsi" w:eastAsiaTheme="minorEastAsia" w:hAnsiTheme="minorHAnsi"/>
                <w:noProof/>
                <w:sz w:val="22"/>
                <w:lang w:eastAsia="en-GB"/>
              </w:rPr>
              <w:tab/>
            </w:r>
            <w:r w:rsidR="00C8508F" w:rsidRPr="003D0DB6">
              <w:rPr>
                <w:rStyle w:val="Hyperlink"/>
                <w:noProof/>
              </w:rPr>
              <w:t>RISK REGISTER</w:t>
            </w:r>
            <w:r w:rsidR="00C8508F">
              <w:rPr>
                <w:noProof/>
                <w:webHidden/>
              </w:rPr>
              <w:tab/>
            </w:r>
            <w:r w:rsidR="00C8508F">
              <w:rPr>
                <w:noProof/>
                <w:webHidden/>
              </w:rPr>
              <w:fldChar w:fldCharType="begin"/>
            </w:r>
            <w:r w:rsidR="00C8508F">
              <w:rPr>
                <w:noProof/>
                <w:webHidden/>
              </w:rPr>
              <w:instrText xml:space="preserve"> PAGEREF _Toc447659393 \h </w:instrText>
            </w:r>
            <w:r w:rsidR="00C8508F">
              <w:rPr>
                <w:noProof/>
                <w:webHidden/>
              </w:rPr>
            </w:r>
            <w:r w:rsidR="00C8508F">
              <w:rPr>
                <w:noProof/>
                <w:webHidden/>
              </w:rPr>
              <w:fldChar w:fldCharType="separate"/>
            </w:r>
            <w:r w:rsidR="00814CCF">
              <w:rPr>
                <w:noProof/>
                <w:webHidden/>
              </w:rPr>
              <w:t>8</w:t>
            </w:r>
            <w:r w:rsidR="00C8508F">
              <w:rPr>
                <w:noProof/>
                <w:webHidden/>
              </w:rPr>
              <w:fldChar w:fldCharType="end"/>
            </w:r>
          </w:hyperlink>
        </w:p>
        <w:p w14:paraId="3FD15275" w14:textId="77777777" w:rsidR="00C8508F" w:rsidRDefault="00F6449F">
          <w:pPr>
            <w:pStyle w:val="TOC1"/>
            <w:tabs>
              <w:tab w:val="left" w:pos="440"/>
              <w:tab w:val="right" w:leader="dot" w:pos="5080"/>
            </w:tabs>
            <w:rPr>
              <w:rFonts w:asciiTheme="minorHAnsi" w:eastAsiaTheme="minorEastAsia" w:hAnsiTheme="minorHAnsi"/>
              <w:noProof/>
              <w:sz w:val="22"/>
              <w:lang w:eastAsia="en-GB"/>
            </w:rPr>
          </w:pPr>
          <w:hyperlink w:anchor="_Toc447659394" w:history="1">
            <w:r w:rsidR="00C8508F" w:rsidRPr="003D0DB6">
              <w:rPr>
                <w:rStyle w:val="Hyperlink"/>
                <w:noProof/>
              </w:rPr>
              <w:t>7.</w:t>
            </w:r>
            <w:r w:rsidR="00C8508F">
              <w:rPr>
                <w:rFonts w:asciiTheme="minorHAnsi" w:eastAsiaTheme="minorEastAsia" w:hAnsiTheme="minorHAnsi"/>
                <w:noProof/>
                <w:sz w:val="22"/>
                <w:lang w:eastAsia="en-GB"/>
              </w:rPr>
              <w:tab/>
            </w:r>
            <w:r w:rsidR="00C8508F" w:rsidRPr="003D0DB6">
              <w:rPr>
                <w:rStyle w:val="Hyperlink"/>
                <w:noProof/>
              </w:rPr>
              <w:t>REFERENCES</w:t>
            </w:r>
            <w:r w:rsidR="00C8508F">
              <w:rPr>
                <w:noProof/>
                <w:webHidden/>
              </w:rPr>
              <w:tab/>
            </w:r>
            <w:r w:rsidR="00C8508F">
              <w:rPr>
                <w:noProof/>
                <w:webHidden/>
              </w:rPr>
              <w:fldChar w:fldCharType="begin"/>
            </w:r>
            <w:r w:rsidR="00C8508F">
              <w:rPr>
                <w:noProof/>
                <w:webHidden/>
              </w:rPr>
              <w:instrText xml:space="preserve"> PAGEREF _Toc447659394 \h </w:instrText>
            </w:r>
            <w:r w:rsidR="00C8508F">
              <w:rPr>
                <w:noProof/>
                <w:webHidden/>
              </w:rPr>
            </w:r>
            <w:r w:rsidR="00C8508F">
              <w:rPr>
                <w:noProof/>
                <w:webHidden/>
              </w:rPr>
              <w:fldChar w:fldCharType="separate"/>
            </w:r>
            <w:r w:rsidR="00814CCF">
              <w:rPr>
                <w:noProof/>
                <w:webHidden/>
              </w:rPr>
              <w:t>9</w:t>
            </w:r>
            <w:r w:rsidR="00C8508F">
              <w:rPr>
                <w:noProof/>
                <w:webHidden/>
              </w:rPr>
              <w:fldChar w:fldCharType="end"/>
            </w:r>
          </w:hyperlink>
        </w:p>
        <w:p w14:paraId="4C098607" w14:textId="795D122E" w:rsidR="006B5517" w:rsidRDefault="006B5517">
          <w:r w:rsidRPr="006B5517">
            <w:rPr>
              <w:rFonts w:ascii="Arcon" w:hAnsi="Arcon"/>
              <w:b/>
              <w:bCs/>
              <w:noProof/>
              <w:sz w:val="22"/>
            </w:rPr>
            <w:fldChar w:fldCharType="end"/>
          </w:r>
        </w:p>
      </w:sdtContent>
    </w:sdt>
    <w:p w14:paraId="7824F921" w14:textId="1A7524E9" w:rsidR="00F7337E" w:rsidRPr="00F7337E" w:rsidRDefault="00F7337E" w:rsidP="00F7337E">
      <w:pPr>
        <w:pStyle w:val="H1"/>
      </w:pPr>
      <w:bookmarkStart w:id="0" w:name="_Toc447659374"/>
      <w:r w:rsidRPr="00F7337E">
        <w:t>INTRODUCTION</w:t>
      </w:r>
      <w:bookmarkEnd w:id="0"/>
    </w:p>
    <w:p w14:paraId="0FCA42AD" w14:textId="77777777" w:rsidR="00F7337E" w:rsidRDefault="00F7337E" w:rsidP="00F7337E">
      <w:pPr>
        <w:spacing w:after="0"/>
        <w:jc w:val="left"/>
        <w:rPr>
          <w:rFonts w:ascii="Arcon" w:hAnsi="Arcon"/>
          <w:b/>
          <w:sz w:val="22"/>
        </w:rPr>
      </w:pPr>
    </w:p>
    <w:p w14:paraId="5D6CA932" w14:textId="77777777" w:rsidR="00F7337E" w:rsidRPr="00F7337E" w:rsidRDefault="00F7337E" w:rsidP="001506A3">
      <w:pPr>
        <w:pStyle w:val="h2"/>
      </w:pPr>
      <w:bookmarkStart w:id="1" w:name="_Toc447659375"/>
      <w:r w:rsidRPr="00F7337E">
        <w:t>TITLE</w:t>
      </w:r>
      <w:bookmarkEnd w:id="1"/>
    </w:p>
    <w:p w14:paraId="3D86F069" w14:textId="77777777" w:rsidR="00F7337E" w:rsidRPr="00F7337E" w:rsidRDefault="00F7337E">
      <w:pPr>
        <w:jc w:val="left"/>
        <w:rPr>
          <w:rFonts w:ascii="Arcon" w:hAnsi="Arcon"/>
          <w:i/>
          <w:sz w:val="22"/>
        </w:rPr>
      </w:pPr>
      <w:r w:rsidRPr="00F7337E">
        <w:rPr>
          <w:rFonts w:ascii="Arcon" w:hAnsi="Arcon"/>
          <w:i/>
          <w:sz w:val="22"/>
        </w:rPr>
        <w:t>Analysing the evolution of communication patterns in email data through an extended dynamic network analysis toolkit</w:t>
      </w:r>
    </w:p>
    <w:p w14:paraId="7F506E7F" w14:textId="261DCF8E" w:rsidR="006A7B69" w:rsidRDefault="00F7337E" w:rsidP="001506A3">
      <w:pPr>
        <w:pStyle w:val="h2"/>
      </w:pPr>
      <w:bookmarkStart w:id="2" w:name="_Toc447659376"/>
      <w:r>
        <w:t>RESEARCH QUESTIONS</w:t>
      </w:r>
      <w:bookmarkEnd w:id="2"/>
    </w:p>
    <w:p w14:paraId="64008B26" w14:textId="1BF4D582" w:rsidR="00DE65E0" w:rsidRPr="004E63FD" w:rsidRDefault="00381B6F" w:rsidP="00B5369D">
      <w:pPr>
        <w:spacing w:after="0" w:line="240" w:lineRule="auto"/>
        <w:rPr>
          <w:rFonts w:ascii="Arcon" w:hAnsi="Arcon"/>
          <w:b/>
          <w:i/>
          <w:color w:val="002060"/>
          <w:sz w:val="22"/>
        </w:rPr>
      </w:pPr>
      <w:r w:rsidRPr="004E63FD">
        <w:rPr>
          <w:rFonts w:ascii="Arcon" w:hAnsi="Arcon"/>
          <w:b/>
          <w:i/>
          <w:color w:val="002060"/>
          <w:sz w:val="22"/>
        </w:rPr>
        <w:t>How can similarity measures be used to analyse dynamic email networks?</w:t>
      </w:r>
      <w:r w:rsidR="007D0B76" w:rsidRPr="004E63FD">
        <w:rPr>
          <w:rFonts w:ascii="Arcon" w:hAnsi="Arcon"/>
          <w:b/>
          <w:i/>
          <w:color w:val="002060"/>
          <w:sz w:val="22"/>
        </w:rPr>
        <w:t xml:space="preserve"> How can similarity measures in alternative spaces support the analysis of dynamic networks?</w:t>
      </w:r>
    </w:p>
    <w:p w14:paraId="2539E2DB" w14:textId="77777777" w:rsidR="00DE65E0" w:rsidRPr="00DE65E0" w:rsidRDefault="00DE65E0" w:rsidP="00DE65E0">
      <w:pPr>
        <w:spacing w:after="0" w:line="240" w:lineRule="auto"/>
        <w:jc w:val="left"/>
        <w:rPr>
          <w:rFonts w:ascii="Arcon" w:hAnsi="Arcon"/>
          <w:color w:val="503D1B" w:themeColor="background2" w:themeShade="40"/>
          <w:sz w:val="22"/>
        </w:rPr>
      </w:pPr>
    </w:p>
    <w:p w14:paraId="3B22C7CB" w14:textId="6AFCC557" w:rsidR="00DE65E0" w:rsidRDefault="00F7337E" w:rsidP="001506A3">
      <w:pPr>
        <w:pStyle w:val="h2"/>
      </w:pPr>
      <w:bookmarkStart w:id="3" w:name="_Toc447659377"/>
      <w:r>
        <w:t>PURPOSE</w:t>
      </w:r>
      <w:bookmarkEnd w:id="3"/>
    </w:p>
    <w:p w14:paraId="06F42B1E" w14:textId="7EBD5193" w:rsidR="007E7C17" w:rsidRPr="00C439AE" w:rsidRDefault="003769F4" w:rsidP="00600850">
      <w:pPr>
        <w:spacing w:after="0" w:line="240" w:lineRule="auto"/>
        <w:rPr>
          <w:rFonts w:ascii="Arcon" w:hAnsi="Arcon"/>
          <w:sz w:val="22"/>
        </w:rPr>
      </w:pPr>
      <w:r w:rsidRPr="00C439AE">
        <w:rPr>
          <w:rFonts w:ascii="Arcon" w:hAnsi="Arcon"/>
          <w:sz w:val="22"/>
        </w:rPr>
        <w:t xml:space="preserve">The origins of graphs theory can be </w:t>
      </w:r>
      <w:r w:rsidR="007E7C17" w:rsidRPr="00C439AE">
        <w:rPr>
          <w:rFonts w:ascii="Arcon" w:hAnsi="Arcon"/>
          <w:sz w:val="22"/>
        </w:rPr>
        <w:t xml:space="preserve">traced back to Leonhard Euler and his approach to solving the Konigsberg Bridge Problem. This city was located on the </w:t>
      </w:r>
      <w:proofErr w:type="spellStart"/>
      <w:r w:rsidR="007E7C17" w:rsidRPr="00C439AE">
        <w:rPr>
          <w:rFonts w:ascii="Arcon" w:hAnsi="Arcon"/>
          <w:sz w:val="22"/>
        </w:rPr>
        <w:t>Pregel</w:t>
      </w:r>
      <w:proofErr w:type="spellEnd"/>
      <w:r w:rsidR="007E7C17" w:rsidRPr="00C439AE">
        <w:rPr>
          <w:rFonts w:ascii="Arcon" w:hAnsi="Arcon"/>
          <w:sz w:val="22"/>
        </w:rPr>
        <w:t xml:space="preserve"> River in Prussia. The river divided this city into 4 distinct areas which included an island all of which were connected by a total of 7 bridges. Euler’s representation of this problem of the individual areas as nodes and the bridges as edges is considered one of the first applications of graph theory.</w:t>
      </w:r>
      <w:r w:rsidR="007E7C17" w:rsidRPr="00C439AE">
        <w:rPr>
          <w:rFonts w:ascii="Arcon" w:hAnsi="Arcon"/>
          <w:sz w:val="22"/>
        </w:rPr>
        <w:fldChar w:fldCharType="begin" w:fldLock="1"/>
      </w:r>
      <w:r w:rsidR="008E323C">
        <w:rPr>
          <w:rFonts w:ascii="Arcon" w:hAnsi="Arcon"/>
          <w:sz w:val="22"/>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007E7C17" w:rsidRPr="00C439AE">
        <w:rPr>
          <w:rFonts w:ascii="Arcon" w:hAnsi="Arcon"/>
          <w:sz w:val="22"/>
        </w:rPr>
        <w:fldChar w:fldCharType="separate"/>
      </w:r>
      <w:r w:rsidR="002A3757" w:rsidRPr="002A3757">
        <w:rPr>
          <w:rFonts w:ascii="Arcon" w:hAnsi="Arcon"/>
          <w:noProof/>
          <w:sz w:val="22"/>
        </w:rPr>
        <w:t>[1]</w:t>
      </w:r>
      <w:r w:rsidR="007E7C17" w:rsidRPr="00C439AE">
        <w:rPr>
          <w:rFonts w:ascii="Arcon" w:hAnsi="Arcon"/>
          <w:sz w:val="22"/>
        </w:rPr>
        <w:fldChar w:fldCharType="end"/>
      </w:r>
      <w:r w:rsidR="007E7C17" w:rsidRPr="00C439AE">
        <w:rPr>
          <w:rFonts w:ascii="Arcon" w:hAnsi="Arcon"/>
          <w:sz w:val="22"/>
        </w:rPr>
        <w:t xml:space="preserve"> </w:t>
      </w:r>
    </w:p>
    <w:p w14:paraId="0118C393" w14:textId="77777777" w:rsidR="008F518B" w:rsidRPr="00C439AE" w:rsidRDefault="008F518B" w:rsidP="008F518B">
      <w:pPr>
        <w:keepNext/>
        <w:rPr>
          <w:rFonts w:ascii="Arcon" w:hAnsi="Arcon"/>
          <w:sz w:val="22"/>
        </w:rPr>
      </w:pPr>
      <w:r w:rsidRPr="00C439AE">
        <w:rPr>
          <w:rFonts w:ascii="Arcon" w:hAnsi="Arcon"/>
          <w:noProof/>
          <w:sz w:val="22"/>
          <w:lang w:eastAsia="en-GB"/>
        </w:rPr>
        <w:drawing>
          <wp:inline distT="0" distB="0" distL="0" distR="0" wp14:anchorId="6FF43E36" wp14:editId="0937A657">
            <wp:extent cx="3073400" cy="895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75051" cy="895831"/>
                    </a:xfrm>
                    <a:prstGeom prst="rect">
                      <a:avLst/>
                    </a:prstGeom>
                    <a:noFill/>
                    <a:ln>
                      <a:noFill/>
                    </a:ln>
                  </pic:spPr>
                </pic:pic>
              </a:graphicData>
            </a:graphic>
          </wp:inline>
        </w:drawing>
      </w:r>
    </w:p>
    <w:p w14:paraId="2BCB6F0B" w14:textId="1B1F4C6A" w:rsidR="008F518B" w:rsidRPr="00A47212" w:rsidRDefault="008F518B" w:rsidP="008F518B">
      <w:pPr>
        <w:rPr>
          <w:rFonts w:ascii="Arcon" w:hAnsi="Arcon"/>
          <w:iCs/>
          <w:color w:val="355D7E" w:themeColor="accent1" w:themeShade="80"/>
          <w:sz w:val="22"/>
          <w:szCs w:val="18"/>
        </w:rPr>
      </w:pPr>
      <w:r w:rsidRPr="00A47212">
        <w:rPr>
          <w:rFonts w:ascii="Arcon" w:hAnsi="Arcon"/>
          <w:iCs/>
          <w:color w:val="355D7E" w:themeColor="accent1" w:themeShade="80"/>
          <w:sz w:val="22"/>
          <w:szCs w:val="18"/>
        </w:rPr>
        <w:t xml:space="preserve">Figure </w:t>
      </w:r>
      <w:r w:rsidR="003A732A" w:rsidRPr="00A47212">
        <w:rPr>
          <w:rFonts w:ascii="Arcon" w:hAnsi="Arcon"/>
          <w:iCs/>
          <w:color w:val="355D7E" w:themeColor="accent1" w:themeShade="80"/>
          <w:sz w:val="22"/>
          <w:szCs w:val="18"/>
        </w:rPr>
        <w:fldChar w:fldCharType="begin"/>
      </w:r>
      <w:r w:rsidR="003A732A" w:rsidRPr="00A47212">
        <w:rPr>
          <w:rFonts w:ascii="Arcon" w:hAnsi="Arcon"/>
          <w:iCs/>
          <w:color w:val="355D7E" w:themeColor="accent1" w:themeShade="80"/>
          <w:sz w:val="22"/>
          <w:szCs w:val="18"/>
        </w:rPr>
        <w:instrText xml:space="preserve"> SEQ Figure \* ARABIC </w:instrText>
      </w:r>
      <w:r w:rsidR="003A732A" w:rsidRPr="00A47212">
        <w:rPr>
          <w:rFonts w:ascii="Arcon" w:hAnsi="Arcon"/>
          <w:iCs/>
          <w:color w:val="355D7E" w:themeColor="accent1" w:themeShade="80"/>
          <w:sz w:val="22"/>
          <w:szCs w:val="18"/>
        </w:rPr>
        <w:fldChar w:fldCharType="separate"/>
      </w:r>
      <w:r w:rsidR="00814CCF">
        <w:rPr>
          <w:rFonts w:ascii="Arcon" w:hAnsi="Arcon"/>
          <w:iCs/>
          <w:noProof/>
          <w:color w:val="355D7E" w:themeColor="accent1" w:themeShade="80"/>
          <w:sz w:val="22"/>
          <w:szCs w:val="18"/>
        </w:rPr>
        <w:t>1</w:t>
      </w:r>
      <w:r w:rsidR="003A732A" w:rsidRPr="00A47212">
        <w:rPr>
          <w:rFonts w:ascii="Arcon" w:hAnsi="Arcon"/>
          <w:iCs/>
          <w:color w:val="355D7E" w:themeColor="accent1" w:themeShade="80"/>
          <w:sz w:val="22"/>
          <w:szCs w:val="18"/>
        </w:rPr>
        <w:fldChar w:fldCharType="end"/>
      </w:r>
      <w:r w:rsidRPr="00A47212">
        <w:rPr>
          <w:rFonts w:ascii="Arcon" w:hAnsi="Arcon"/>
          <w:iCs/>
          <w:color w:val="355D7E" w:themeColor="accent1" w:themeShade="80"/>
          <w:sz w:val="22"/>
          <w:szCs w:val="18"/>
        </w:rPr>
        <w:t>: Euler’s graphical representation of the Konigsberg Bridge Problem.</w:t>
      </w:r>
      <w:r w:rsidR="00DA3DB2" w:rsidRPr="00A47212">
        <w:rPr>
          <w:rFonts w:ascii="Arcon" w:hAnsi="Arcon"/>
          <w:iCs/>
          <w:color w:val="355D7E" w:themeColor="accent1" w:themeShade="80"/>
          <w:sz w:val="22"/>
          <w:szCs w:val="18"/>
        </w:rPr>
        <w:fldChar w:fldCharType="begin" w:fldLock="1"/>
      </w:r>
      <w:r w:rsidR="008E323C" w:rsidRPr="00A47212">
        <w:rPr>
          <w:rFonts w:ascii="Arcon" w:hAnsi="Arcon"/>
          <w:iCs/>
          <w:color w:val="355D7E" w:themeColor="accent1" w:themeShade="80"/>
          <w:sz w:val="22"/>
          <w:szCs w:val="18"/>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00DA3DB2" w:rsidRPr="00A47212">
        <w:rPr>
          <w:rFonts w:ascii="Arcon" w:hAnsi="Arcon"/>
          <w:iCs/>
          <w:color w:val="355D7E" w:themeColor="accent1" w:themeShade="80"/>
          <w:sz w:val="22"/>
          <w:szCs w:val="18"/>
        </w:rPr>
        <w:fldChar w:fldCharType="separate"/>
      </w:r>
      <w:r w:rsidR="002A3757" w:rsidRPr="00A47212">
        <w:rPr>
          <w:rFonts w:ascii="Arcon" w:hAnsi="Arcon"/>
          <w:iCs/>
          <w:noProof/>
          <w:color w:val="355D7E" w:themeColor="accent1" w:themeShade="80"/>
          <w:sz w:val="22"/>
          <w:szCs w:val="18"/>
        </w:rPr>
        <w:t>[1]</w:t>
      </w:r>
      <w:r w:rsidR="00DA3DB2" w:rsidRPr="00A47212">
        <w:rPr>
          <w:rFonts w:ascii="Arcon" w:hAnsi="Arcon"/>
          <w:iCs/>
          <w:color w:val="355D7E" w:themeColor="accent1" w:themeShade="80"/>
          <w:sz w:val="22"/>
          <w:szCs w:val="18"/>
        </w:rPr>
        <w:fldChar w:fldCharType="end"/>
      </w:r>
    </w:p>
    <w:p w14:paraId="740FAA69" w14:textId="6207F303" w:rsidR="00C439AE" w:rsidRDefault="00B40BF3" w:rsidP="008F518B">
      <w:pPr>
        <w:rPr>
          <w:rFonts w:ascii="Arcon" w:hAnsi="Arcon"/>
          <w:sz w:val="22"/>
        </w:rPr>
      </w:pPr>
      <w:r>
        <w:rPr>
          <w:rFonts w:ascii="Arcon" w:hAnsi="Arcon"/>
          <w:sz w:val="22"/>
        </w:rPr>
        <w:t>Using Euler’s insights into this problem in modern time’s graphs have become a powerful tool with which to model and analyse communication and information networks. More specifically communities and their evolution in time</w:t>
      </w:r>
      <w:r w:rsidR="001F623C">
        <w:rPr>
          <w:rFonts w:ascii="Arcon" w:hAnsi="Arcon"/>
          <w:sz w:val="22"/>
        </w:rPr>
        <w:t xml:space="preserve"> </w:t>
      </w:r>
      <w:r w:rsidR="00E545CE">
        <w:rPr>
          <w:rFonts w:ascii="Arcon" w:hAnsi="Arcon"/>
          <w:sz w:val="22"/>
        </w:rPr>
        <w:fldChar w:fldCharType="begin" w:fldLock="1"/>
      </w:r>
      <w:r w:rsidR="008E323C">
        <w:rPr>
          <w:rFonts w:ascii="Arcon" w:hAnsi="Arcon"/>
          <w:sz w:val="22"/>
        </w:rPr>
        <w:instrText>ADDIN CSL_CITATION { "citationItems" : [ { "id" : "ITEM-1", "itemData" : { "DOI" : "10.1007/s10588-005-5381-4", "ISBN" : "1381-298X, 1381-298X", "ISSN" : "1381298X", "abstract" : "Analysis of social networks to identify communities and model their evolution has been an active area of recent research. This paper analyzes the Enron email data set to discover structures within the organization. The analysis is based on constructing an email graph and studying its properties with both graph theoretical and spectral analysis techniques. The graph theoretical analysis includes the computation of several graph metrics such as degree distribution, average distance ratio, clustering coefficient and compactness over the email graph. The spectral analysis shows that the email adjacency matrix has a rank-2 approximation. It is shown that preprocessing of data has significant impact on the results, thus a standard form is needed for establishing a benchmark data.", "author" : [ { "dropping-particle" : "", "family" : "Chapanond", "given" : "Anurat", "non-dropping-particle" : "", "parse-names" : false, "suffix" : "" }, { "dropping-particle" : "", "family" : "Krishnamoorthy", "given" : "Mukkai S.", "non-dropping-particle" : "", "parse-names" : false, "suffix" : "" }, { "dropping-particle" : "", "family" : "Yener", "given" : "B\u00fclent", "non-dropping-particle" : "", "parse-names" : false, "suffix" : "" } ], "container-title" : "Computational and Mathematical Organization Theory", "id" : "ITEM-1", "issue" : "3", "issued" : { "date-parts" : [ [ "2005" ] ] }, "page" : "265-281", "title" : "Graph theoretic and spectral analysis of Enron email data", "type" : "article-journal", "volume" : "11" }, "uris" : [ "http://www.mendeley.com/documents/?uuid=86b400c8-af62-4408-add4-803a1da906bf" ] } ], "mendeley" : { "formattedCitation" : "[2]", "plainTextFormattedCitation" : "[2]", "previouslyFormattedCitation" : "[2]" }, "properties" : { "noteIndex" : 0 }, "schema" : "https://github.com/citation-style-language/schema/raw/master/csl-citation.json" }</w:instrText>
      </w:r>
      <w:r w:rsidR="00E545CE">
        <w:rPr>
          <w:rFonts w:ascii="Arcon" w:hAnsi="Arcon"/>
          <w:sz w:val="22"/>
        </w:rPr>
        <w:fldChar w:fldCharType="separate"/>
      </w:r>
      <w:r w:rsidR="002A3757" w:rsidRPr="002A3757">
        <w:rPr>
          <w:rFonts w:ascii="Arcon" w:hAnsi="Arcon"/>
          <w:noProof/>
          <w:sz w:val="22"/>
        </w:rPr>
        <w:t>[2]</w:t>
      </w:r>
      <w:r w:rsidR="00E545CE">
        <w:rPr>
          <w:rFonts w:ascii="Arcon" w:hAnsi="Arcon"/>
          <w:sz w:val="22"/>
        </w:rPr>
        <w:fldChar w:fldCharType="end"/>
      </w:r>
      <w:r>
        <w:rPr>
          <w:rFonts w:ascii="Arcon" w:hAnsi="Arcon"/>
          <w:sz w:val="22"/>
        </w:rPr>
        <w:t xml:space="preserve">. </w:t>
      </w:r>
      <w:r w:rsidR="001F623C">
        <w:rPr>
          <w:rFonts w:ascii="Arcon" w:hAnsi="Arcon"/>
          <w:sz w:val="22"/>
        </w:rPr>
        <w:t xml:space="preserve">The aim of this project is to explore the use of similarity measures to characterise such change in these networks. The viability of such analysis has been well demonstrated in the literature more specifically by </w:t>
      </w:r>
      <w:r w:rsidR="00DD7477">
        <w:rPr>
          <w:rFonts w:ascii="Arcon" w:hAnsi="Arcon"/>
          <w:sz w:val="22"/>
        </w:rPr>
        <w:fldChar w:fldCharType="begin" w:fldLock="1"/>
      </w:r>
      <w:r w:rsidR="008E323C">
        <w:rPr>
          <w:rFonts w:ascii="Arcon" w:hAnsi="Arcon"/>
          <w:sz w:val="22"/>
        </w:rPr>
        <w:instrText>ADDIN CSL_CITATION { "citationItems" : [ { "id" : "ITEM-1", "itemData" : { "abstract" : "A large set of email messages, the Enron corpus, was made public during the legal investigation concerning the Enron corporation. This dataset, along with a thorough explanation of its origin, is available at http://www-2.cs.cmu.edu/~enron/. This paper provides a brief introduction and analysis of the dataset. The raw Enron corpus contains 619,446 messages belonging to 158 users. We cleaned the corpus before this analysis by removing certain folders from each user, such as discussionthreads. These folders were present for most users, and did not appear to be used directly by the users, but rather were computer generated. Many, such as alldocuments, also contained large numbers of duplicate emails, which were already present in the users other folders. Our goal in this paper is to analyze the suitability of this corpus for exploring how to classify messages as organized by a human, so these folders would have likely been misleading.", "author" : [ { "dropping-particle" : "", "family" : "Klimt", "given" : "Bryan", "non-dropping-particle" : "", "parse-names" : false, "suffix" : "" }, { "dropping-particle" : "", "family" : "Yang", "given" : "Yiming", "non-dropping-particle" : "", "parse-names" : false, "suffix" : "" } ], "container-title" : "Machine Learning", "id" : "ITEM-1", "issued" : { "date-parts" : [ [ "2004" ] ] }, "page" : "wwceasccaers2004168", "title" : "Introducing the Enron Corpus", "type" : "article-journal", "volume" : "stitutep1" }, "uris" : [ "http://www.mendeley.com/documents/?uuid=445632dc-6b70-4c64-be0b-dff9fc43df14" ] } ], "mendeley" : { "formattedCitation" : "[3]", "plainTextFormattedCitation" : "[3]", "previouslyFormattedCitation" : "[3]" }, "properties" : { "noteIndex" : 0 }, "schema" : "https://github.com/citation-style-language/schema/raw/master/csl-citation.json" }</w:instrText>
      </w:r>
      <w:r w:rsidR="00DD7477">
        <w:rPr>
          <w:rFonts w:ascii="Arcon" w:hAnsi="Arcon"/>
          <w:sz w:val="22"/>
        </w:rPr>
        <w:fldChar w:fldCharType="separate"/>
      </w:r>
      <w:r w:rsidR="002A3757" w:rsidRPr="002A3757">
        <w:rPr>
          <w:rFonts w:ascii="Arcon" w:hAnsi="Arcon"/>
          <w:noProof/>
          <w:sz w:val="22"/>
        </w:rPr>
        <w:t>[3]</w:t>
      </w:r>
      <w:r w:rsidR="00DD7477">
        <w:rPr>
          <w:rFonts w:ascii="Arcon" w:hAnsi="Arcon"/>
          <w:sz w:val="22"/>
        </w:rPr>
        <w:fldChar w:fldCharType="end"/>
      </w:r>
      <w:r w:rsidR="001F623C">
        <w:rPr>
          <w:rFonts w:ascii="Arcon" w:hAnsi="Arcon"/>
          <w:sz w:val="22"/>
        </w:rPr>
        <w:t>, who</w:t>
      </w:r>
      <w:r w:rsidR="00DD7477">
        <w:rPr>
          <w:rFonts w:ascii="Arcon" w:hAnsi="Arcon"/>
          <w:sz w:val="22"/>
        </w:rPr>
        <w:t xml:space="preserve"> </w:t>
      </w:r>
      <w:r w:rsidR="001F623C">
        <w:rPr>
          <w:rFonts w:ascii="Arcon" w:hAnsi="Arcon"/>
          <w:sz w:val="22"/>
        </w:rPr>
        <w:t>modelled</w:t>
      </w:r>
      <w:r w:rsidR="00DD7477">
        <w:rPr>
          <w:rFonts w:ascii="Arcon" w:hAnsi="Arcon"/>
          <w:sz w:val="22"/>
        </w:rPr>
        <w:t xml:space="preserve"> the email data released during the Enron investigation as a network </w:t>
      </w:r>
      <w:r>
        <w:rPr>
          <w:rFonts w:ascii="Arcon" w:hAnsi="Arcon"/>
          <w:sz w:val="22"/>
        </w:rPr>
        <w:t xml:space="preserve">and </w:t>
      </w:r>
      <w:r w:rsidR="001F623C">
        <w:rPr>
          <w:rFonts w:ascii="Arcon" w:hAnsi="Arcon"/>
          <w:sz w:val="22"/>
        </w:rPr>
        <w:t xml:space="preserve">have made it available freely. Using this dataset </w:t>
      </w:r>
      <w:r w:rsidR="000B65E5">
        <w:rPr>
          <w:rFonts w:ascii="Arcon" w:hAnsi="Arcon"/>
          <w:sz w:val="22"/>
        </w:rPr>
        <w:fldChar w:fldCharType="begin" w:fldLock="1"/>
      </w:r>
      <w:r w:rsidR="008E323C">
        <w:rPr>
          <w:rFonts w:ascii="Arcon" w:hAnsi="Arcon"/>
          <w:sz w:val="22"/>
        </w:rPr>
        <w:instrText>ADDIN CSL_CITATION { "citationItems" : [ { "id" : "ITEM-1", "itemData" : { "DOI" : "10.1080/15427951.2009.10129177", "ISBN" : "9781605588070", "ISSN" : "1542-7951", "abstract" : "A large body of work has been devoted to defining and identifying clusters or communities in social and information networks. We explore from a novel perspective several questions related to identifying meaningful communities in large social and information networks, and we come to several striking conclusions. We employ approximation algorithms for the graph partitioning problem to characterize as a function of size the statistical and structural properties of partitions of graphs that could plausibly be interpreted as communities. In particular, we define the network community profile plot, which characterizes the \"best\" possible community--according to the conductance measure--over a wide range of size scales. We study over 100 large real-world social and information networks. Our results suggest a significantly more refined picture of community structure in large networks than has been appreciated previously. In particular, we observe tight communities that are barely connected to the rest of the network at very small size scales; and communities of larger size scales gradually \"blend into\" the expander-like core of the network and thus become less \"community-like.\" This behavior is not explained, even at a qualitative level, by any of the commonly-used network generation models. Moreover, it is exactly the opposite of what one would expect based on intuition from expander graphs, low-dimensional or manifold-like graphs, and from small social networks that have served as testbeds of community detection algorithms. We have found that a generative graph model, in which new edges are added via an iterative \"forest fire\" burning process, is able to produce graphs exhibiting a network community profile plot similar to what we observe in our network datasets.", "author" : [ { "dropping-particle" : "", "family" : "Leskovec", "given" : "Jure", "non-dropping-particle" : "", "parse-names" : false, "suffix" : "" }, { "dropping-particle" : "", "family" : "Lang", "given" : "Kevin J.", "non-dropping-particle" : "", "parse-names" : false, "suffix" : "" }, { "dropping-particle" : "", "family" : "Dasgupta", "given" : "Anirban", "non-dropping-particle" : "", "parse-names" : false, "suffix" : "" }, { "dropping-particle" : "", "family" : "Mahoney", "given" : "Michael W.", "non-dropping-particle" : "", "parse-names" : false, "suffix" : "" } ], "container-title" : "Internet Mathematics", "id" : "ITEM-1", "issue" : "1", "issued" : { "date-parts" : [ [ "2011" ] ] }, "page" : "29-123", "title" : "Community Structure in Large Networks: Natural Cluster Sizes and the Absence of Large Well-Defined Clusters", "type" : "article-journal", "volume" : "6" }, "uris" : [ "http://www.mendeley.com/documents/?uuid=e3b64af4-7d20-479c-bc81-0ceba3dfc393" ] } ], "mendeley" : { "formattedCitation" : "[4]", "plainTextFormattedCitation" : "[4]", "previouslyFormattedCitation" : "[4]" }, "properties" : { "noteIndex" : 0 }, "schema" : "https://github.com/citation-style-language/schema/raw/master/csl-citation.json" }</w:instrText>
      </w:r>
      <w:r w:rsidR="000B65E5">
        <w:rPr>
          <w:rFonts w:ascii="Arcon" w:hAnsi="Arcon"/>
          <w:sz w:val="22"/>
        </w:rPr>
        <w:fldChar w:fldCharType="separate"/>
      </w:r>
      <w:r w:rsidR="002A3757" w:rsidRPr="002A3757">
        <w:rPr>
          <w:rFonts w:ascii="Arcon" w:hAnsi="Arcon"/>
          <w:noProof/>
          <w:sz w:val="22"/>
        </w:rPr>
        <w:t>[4]</w:t>
      </w:r>
      <w:r w:rsidR="000B65E5">
        <w:rPr>
          <w:rFonts w:ascii="Arcon" w:hAnsi="Arcon"/>
          <w:sz w:val="22"/>
        </w:rPr>
        <w:fldChar w:fldCharType="end"/>
      </w:r>
      <w:r w:rsidR="000B65E5">
        <w:rPr>
          <w:rFonts w:ascii="Arcon" w:hAnsi="Arcon"/>
          <w:sz w:val="22"/>
        </w:rPr>
        <w:t xml:space="preserve"> </w:t>
      </w:r>
      <w:r w:rsidR="001F623C">
        <w:rPr>
          <w:rFonts w:ascii="Arcon" w:hAnsi="Arcon"/>
          <w:sz w:val="22"/>
        </w:rPr>
        <w:t>propose novel methods for community detection in real world</w:t>
      </w:r>
      <w:r w:rsidR="000B65E5">
        <w:rPr>
          <w:rFonts w:ascii="Arcon" w:hAnsi="Arcon"/>
          <w:sz w:val="22"/>
        </w:rPr>
        <w:t xml:space="preserve"> information networks. </w:t>
      </w:r>
    </w:p>
    <w:p w14:paraId="1851DE38" w14:textId="06354984" w:rsidR="00D26612" w:rsidRPr="00C439AE" w:rsidRDefault="00D26612" w:rsidP="008F518B">
      <w:pPr>
        <w:rPr>
          <w:rFonts w:ascii="Arcon" w:hAnsi="Arcon"/>
          <w:sz w:val="22"/>
        </w:rPr>
      </w:pPr>
      <w:r>
        <w:rPr>
          <w:rFonts w:ascii="Arcon" w:hAnsi="Arcon"/>
          <w:sz w:val="22"/>
        </w:rPr>
        <w:t>We intend to add to the existing body of knowledge regarding graph similarity measures and contribute a comparative and evaluative analysis of such measures on the emerging field of dynamic network analysis.</w:t>
      </w:r>
    </w:p>
    <w:p w14:paraId="4C522083" w14:textId="443CAAD9" w:rsidR="007E7C17" w:rsidRPr="00124D3B" w:rsidRDefault="00F7337E" w:rsidP="001506A3">
      <w:pPr>
        <w:pStyle w:val="h2"/>
      </w:pPr>
      <w:bookmarkStart w:id="4" w:name="_Toc447659378"/>
      <w:r>
        <w:t>OBJECTIVES</w:t>
      </w:r>
      <w:bookmarkEnd w:id="4"/>
    </w:p>
    <w:p w14:paraId="761A8830" w14:textId="77777777" w:rsidR="007D0B76" w:rsidRDefault="007D0B76" w:rsidP="007D0B76">
      <w:pPr>
        <w:rPr>
          <w:rFonts w:ascii="Arcon" w:hAnsi="Arcon"/>
          <w:sz w:val="22"/>
        </w:rPr>
      </w:pPr>
      <w:r w:rsidRPr="007D0B76">
        <w:rPr>
          <w:rFonts w:ascii="Arcon" w:hAnsi="Arcon"/>
          <w:sz w:val="22"/>
        </w:rPr>
        <w:t xml:space="preserve">The objectives that will help us answer </w:t>
      </w:r>
      <w:r>
        <w:rPr>
          <w:rFonts w:ascii="Arcon" w:hAnsi="Arcon"/>
          <w:sz w:val="22"/>
        </w:rPr>
        <w:t>our research question are as follows:</w:t>
      </w:r>
    </w:p>
    <w:p w14:paraId="2EF0D83A" w14:textId="72E7A1A8" w:rsidR="007D0B76" w:rsidRPr="007D0B76" w:rsidRDefault="007D0B76" w:rsidP="007D0B76">
      <w:pPr>
        <w:pStyle w:val="ListParagraph"/>
        <w:numPr>
          <w:ilvl w:val="0"/>
          <w:numId w:val="32"/>
        </w:numPr>
        <w:rPr>
          <w:rFonts w:ascii="Arcon" w:hAnsi="Arcon"/>
          <w:sz w:val="22"/>
        </w:rPr>
      </w:pPr>
      <w:r w:rsidRPr="007D0B76">
        <w:rPr>
          <w:rFonts w:ascii="Arcon" w:hAnsi="Arcon"/>
          <w:sz w:val="22"/>
        </w:rPr>
        <w:t>What are some of the graph similarity measures that have been proposed in the literature?</w:t>
      </w:r>
    </w:p>
    <w:p w14:paraId="68A3E9E2" w14:textId="77777777" w:rsidR="007D0B76" w:rsidRPr="00593260" w:rsidRDefault="007D0B76" w:rsidP="007D0B76">
      <w:pPr>
        <w:pStyle w:val="ListParagraph"/>
        <w:numPr>
          <w:ilvl w:val="0"/>
          <w:numId w:val="32"/>
        </w:numPr>
        <w:rPr>
          <w:rFonts w:ascii="Arcon" w:hAnsi="Arcon"/>
          <w:sz w:val="22"/>
        </w:rPr>
      </w:pPr>
      <w:r w:rsidRPr="00593260">
        <w:rPr>
          <w:rFonts w:ascii="Arcon" w:hAnsi="Arcon"/>
          <w:sz w:val="22"/>
        </w:rPr>
        <w:t>How have these been used in a practical context?</w:t>
      </w:r>
    </w:p>
    <w:p w14:paraId="73506182" w14:textId="77777777" w:rsidR="007D0B76" w:rsidRPr="00593260" w:rsidRDefault="007D0B76" w:rsidP="007D0B76">
      <w:pPr>
        <w:pStyle w:val="ListParagraph"/>
        <w:numPr>
          <w:ilvl w:val="0"/>
          <w:numId w:val="32"/>
        </w:numPr>
        <w:spacing w:after="0"/>
        <w:rPr>
          <w:rFonts w:ascii="Arcon" w:hAnsi="Arcon"/>
          <w:sz w:val="22"/>
        </w:rPr>
      </w:pPr>
      <w:r w:rsidRPr="00593260">
        <w:rPr>
          <w:rFonts w:ascii="Arcon" w:hAnsi="Arcon"/>
          <w:sz w:val="22"/>
        </w:rPr>
        <w:t>How can such measures be applied to dynamic networks?</w:t>
      </w:r>
    </w:p>
    <w:p w14:paraId="6DB9B355" w14:textId="77777777" w:rsidR="007D0B76" w:rsidRDefault="007D0B76" w:rsidP="007D0B76">
      <w:pPr>
        <w:pStyle w:val="ListParagraph"/>
        <w:numPr>
          <w:ilvl w:val="0"/>
          <w:numId w:val="32"/>
        </w:numPr>
        <w:spacing w:after="0"/>
        <w:rPr>
          <w:rFonts w:ascii="Arcon" w:hAnsi="Arcon"/>
          <w:sz w:val="22"/>
        </w:rPr>
      </w:pPr>
      <w:r w:rsidRPr="00593260">
        <w:rPr>
          <w:rFonts w:ascii="Arcon" w:hAnsi="Arcon"/>
          <w:sz w:val="22"/>
        </w:rPr>
        <w:t>How are such measures evaluated?</w:t>
      </w:r>
    </w:p>
    <w:p w14:paraId="1F1BCAC6" w14:textId="591D333D" w:rsidR="007D0B76" w:rsidRDefault="007D0B76" w:rsidP="00593260">
      <w:pPr>
        <w:spacing w:after="0" w:line="240" w:lineRule="auto"/>
        <w:rPr>
          <w:rFonts w:ascii="Arcon" w:hAnsi="Arcon"/>
          <w:sz w:val="22"/>
        </w:rPr>
      </w:pPr>
    </w:p>
    <w:p w14:paraId="5D2BE252" w14:textId="64823531" w:rsidR="00901E88" w:rsidRDefault="0073534E" w:rsidP="00593260">
      <w:pPr>
        <w:spacing w:after="0" w:line="240" w:lineRule="auto"/>
        <w:rPr>
          <w:rFonts w:ascii="Arcon" w:hAnsi="Arcon"/>
          <w:sz w:val="22"/>
        </w:rPr>
      </w:pPr>
      <w:r>
        <w:rPr>
          <w:rFonts w:ascii="Arcon" w:hAnsi="Arcon"/>
          <w:sz w:val="22"/>
        </w:rPr>
        <w:t>The aims of this project can be summarised as follows:</w:t>
      </w:r>
    </w:p>
    <w:p w14:paraId="0F31785E" w14:textId="21D484B7" w:rsidR="0073534E" w:rsidRPr="00593260" w:rsidRDefault="0073534E" w:rsidP="00593260">
      <w:pPr>
        <w:pStyle w:val="ListParagraph"/>
        <w:numPr>
          <w:ilvl w:val="0"/>
          <w:numId w:val="21"/>
        </w:numPr>
        <w:spacing w:after="0" w:line="240" w:lineRule="auto"/>
        <w:rPr>
          <w:rFonts w:ascii="Arcon" w:hAnsi="Arcon"/>
          <w:sz w:val="22"/>
        </w:rPr>
      </w:pPr>
      <w:r w:rsidRPr="00593260">
        <w:rPr>
          <w:rFonts w:ascii="Arcon" w:hAnsi="Arcon"/>
          <w:sz w:val="22"/>
        </w:rPr>
        <w:t xml:space="preserve">To provide a fairly comprehensive overview of graph theory as is relevant to the understanding of the derivation of similarity measures. </w:t>
      </w:r>
    </w:p>
    <w:p w14:paraId="1518C1D9" w14:textId="5EFD9CD7" w:rsidR="0073534E" w:rsidRPr="00593260" w:rsidRDefault="0073534E" w:rsidP="00593260">
      <w:pPr>
        <w:pStyle w:val="ListParagraph"/>
        <w:numPr>
          <w:ilvl w:val="0"/>
          <w:numId w:val="21"/>
        </w:numPr>
        <w:rPr>
          <w:rFonts w:ascii="Arcon" w:hAnsi="Arcon"/>
          <w:sz w:val="22"/>
        </w:rPr>
      </w:pPr>
      <w:r w:rsidRPr="00593260">
        <w:rPr>
          <w:rFonts w:ascii="Arcon" w:hAnsi="Arcon"/>
          <w:sz w:val="22"/>
        </w:rPr>
        <w:t xml:space="preserve">Conducting an in depth literature review on the graph similarity measures proposed and that have been demonstrated to be useful in a practical context. </w:t>
      </w:r>
    </w:p>
    <w:p w14:paraId="332FB266" w14:textId="34A09100" w:rsidR="00E452E5" w:rsidRPr="00593260" w:rsidRDefault="00E452E5" w:rsidP="00593260">
      <w:pPr>
        <w:pStyle w:val="ListParagraph"/>
        <w:numPr>
          <w:ilvl w:val="0"/>
          <w:numId w:val="21"/>
        </w:numPr>
        <w:rPr>
          <w:rFonts w:ascii="Arcon" w:hAnsi="Arcon"/>
          <w:sz w:val="22"/>
        </w:rPr>
      </w:pPr>
      <w:r w:rsidRPr="00593260">
        <w:rPr>
          <w:rFonts w:ascii="Arcon" w:hAnsi="Arcon"/>
          <w:sz w:val="22"/>
        </w:rPr>
        <w:t xml:space="preserve">Compare the utility and performance of these measures on appropriate data </w:t>
      </w:r>
    </w:p>
    <w:p w14:paraId="06072E57" w14:textId="2EEE2F08" w:rsidR="0073534E" w:rsidRPr="00593260" w:rsidRDefault="0073534E" w:rsidP="00593260">
      <w:pPr>
        <w:pStyle w:val="ListParagraph"/>
        <w:numPr>
          <w:ilvl w:val="0"/>
          <w:numId w:val="21"/>
        </w:numPr>
        <w:rPr>
          <w:rFonts w:ascii="Arcon" w:hAnsi="Arcon"/>
          <w:sz w:val="22"/>
        </w:rPr>
      </w:pPr>
      <w:r w:rsidRPr="00593260">
        <w:rPr>
          <w:rFonts w:ascii="Arcon" w:hAnsi="Arcon"/>
          <w:sz w:val="22"/>
        </w:rPr>
        <w:t xml:space="preserve">Explore the viability of developing a novel similarity measure based on Fourier </w:t>
      </w:r>
      <w:r w:rsidR="007D0B76">
        <w:rPr>
          <w:rFonts w:ascii="Arcon" w:hAnsi="Arcon"/>
          <w:sz w:val="22"/>
        </w:rPr>
        <w:t xml:space="preserve">and Hilbert </w:t>
      </w:r>
      <w:r w:rsidRPr="00593260">
        <w:rPr>
          <w:rFonts w:ascii="Arcon" w:hAnsi="Arcon"/>
          <w:sz w:val="22"/>
        </w:rPr>
        <w:t xml:space="preserve">Analysis of networks </w:t>
      </w:r>
    </w:p>
    <w:p w14:paraId="13A89523" w14:textId="77777777" w:rsidR="008317B4" w:rsidRPr="0073534E" w:rsidRDefault="008317B4" w:rsidP="008317B4">
      <w:pPr>
        <w:pStyle w:val="ListParagraph"/>
        <w:ind w:left="360"/>
        <w:rPr>
          <w:rFonts w:ascii="Arcon" w:hAnsi="Arcon"/>
          <w:sz w:val="22"/>
        </w:rPr>
      </w:pPr>
    </w:p>
    <w:p w14:paraId="3D825F14" w14:textId="63357588" w:rsidR="008317B4" w:rsidRPr="00124D3B" w:rsidRDefault="00F7337E" w:rsidP="001506A3">
      <w:pPr>
        <w:pStyle w:val="h2"/>
      </w:pPr>
      <w:bookmarkStart w:id="5" w:name="_Toc447659379"/>
      <w:r>
        <w:lastRenderedPageBreak/>
        <w:t>MOTIVATIONS &amp; AIMS</w:t>
      </w:r>
      <w:bookmarkEnd w:id="5"/>
    </w:p>
    <w:p w14:paraId="1AB0425B" w14:textId="39BD6FD7" w:rsidR="000752DE" w:rsidRDefault="000752DE" w:rsidP="003C398C">
      <w:pPr>
        <w:spacing w:after="0"/>
        <w:rPr>
          <w:rFonts w:ascii="Arcon" w:hAnsi="Arcon"/>
          <w:sz w:val="22"/>
        </w:rPr>
      </w:pPr>
      <w:r>
        <w:rPr>
          <w:rFonts w:ascii="Arcon" w:hAnsi="Arcon"/>
          <w:sz w:val="22"/>
        </w:rPr>
        <w:t xml:space="preserve">The purpose of this research is twofold: firstly, we demonstrate the practical need for such analysis and secondly to develop a reference document for end user interested in applying such analysis to domains other than our stated domain of email networks. </w:t>
      </w:r>
    </w:p>
    <w:p w14:paraId="33785356" w14:textId="77777777" w:rsidR="000752DE" w:rsidRDefault="000752DE" w:rsidP="003C398C">
      <w:pPr>
        <w:spacing w:after="0"/>
        <w:rPr>
          <w:rFonts w:ascii="Arcon" w:hAnsi="Arcon"/>
          <w:sz w:val="22"/>
        </w:rPr>
      </w:pPr>
    </w:p>
    <w:p w14:paraId="375BA878" w14:textId="4D038273" w:rsidR="007D0B76" w:rsidRDefault="007D0B76" w:rsidP="003C398C">
      <w:pPr>
        <w:spacing w:after="0"/>
        <w:rPr>
          <w:rFonts w:ascii="Arcon" w:hAnsi="Arcon"/>
          <w:sz w:val="22"/>
        </w:rPr>
      </w:pPr>
      <w:r>
        <w:rPr>
          <w:rFonts w:ascii="Arcon" w:hAnsi="Arcon"/>
          <w:sz w:val="22"/>
        </w:rPr>
        <w:t xml:space="preserve">The issue of graph similarity is critical in the analysis of dynamic networks. This is because when considering such networks an important concern is to understand the evolution of the network through time. Utilising similarity measures represents a very convenient method of achieving this as we can compare the same measure at different points in time to get a sense of network evolution. This is necessary because within our chosen context of email data, these methods can give insight into how communications patterns have evolved over time. Also we can gain insight into communities within such data and their birth, death and evolution. It can also serve as a means of anomaly detection. </w:t>
      </w:r>
      <w:r w:rsidR="000752DE">
        <w:rPr>
          <w:rFonts w:ascii="Arcon" w:hAnsi="Arcon"/>
          <w:sz w:val="22"/>
        </w:rPr>
        <w:t xml:space="preserve">The set of analysis that such measures can enable are limited by one’s creativity. The purpose is to show that there are very practical and real need to address the extension of similarity analysis to dynamic network analysis. We present many methods proposed in the literature and will also build on recent work on the application of Signal Processing methods on graphs to assess the potential of novel similarity methods. </w:t>
      </w:r>
    </w:p>
    <w:p w14:paraId="7DCE9AEB" w14:textId="77777777" w:rsidR="007D0B76" w:rsidRDefault="007D0B76" w:rsidP="003C398C">
      <w:pPr>
        <w:spacing w:after="0"/>
        <w:rPr>
          <w:rFonts w:ascii="Arcon" w:hAnsi="Arcon"/>
          <w:sz w:val="22"/>
        </w:rPr>
      </w:pPr>
    </w:p>
    <w:p w14:paraId="2DB64DED" w14:textId="0BF179C6" w:rsidR="008317B4" w:rsidRDefault="001362E2" w:rsidP="003C398C">
      <w:pPr>
        <w:spacing w:after="0"/>
        <w:rPr>
          <w:rFonts w:ascii="Arcon" w:hAnsi="Arcon"/>
          <w:sz w:val="22"/>
        </w:rPr>
      </w:pPr>
      <w:r>
        <w:rPr>
          <w:rFonts w:ascii="Arcon" w:hAnsi="Arcon"/>
          <w:sz w:val="22"/>
        </w:rPr>
        <w:t xml:space="preserve">The aim is to provide a comprehensive summary of graph similarity measures that can be applied to dynamic networks. We will explore their theoretical basis and methods of evaluation. </w:t>
      </w:r>
      <w:r w:rsidR="0073534E" w:rsidRPr="008317B4">
        <w:rPr>
          <w:rFonts w:ascii="Arcon" w:hAnsi="Arcon"/>
          <w:sz w:val="22"/>
        </w:rPr>
        <w:t xml:space="preserve">In addition to the above it is hoped that the material developed as part of this project will provide a useful base reference to anyone interested in applying graph analytics to solve problems. </w:t>
      </w:r>
    </w:p>
    <w:p w14:paraId="1BB91573" w14:textId="77777777" w:rsidR="003C398C" w:rsidRDefault="003C398C" w:rsidP="003C398C">
      <w:pPr>
        <w:spacing w:after="0"/>
        <w:rPr>
          <w:rFonts w:ascii="Arcon" w:hAnsi="Arcon"/>
          <w:sz w:val="22"/>
        </w:rPr>
      </w:pPr>
    </w:p>
    <w:p w14:paraId="373D491D" w14:textId="461ACD7B" w:rsidR="00124D3B" w:rsidRDefault="0073534E" w:rsidP="003C398C">
      <w:pPr>
        <w:rPr>
          <w:rFonts w:ascii="Arcon" w:hAnsi="Arcon"/>
          <w:sz w:val="22"/>
        </w:rPr>
      </w:pPr>
      <w:r w:rsidRPr="008317B4">
        <w:rPr>
          <w:rFonts w:ascii="Arcon" w:hAnsi="Arcon"/>
          <w:sz w:val="22"/>
        </w:rPr>
        <w:t xml:space="preserve">Also, we </w:t>
      </w:r>
      <w:r w:rsidR="008317B4">
        <w:rPr>
          <w:rFonts w:ascii="Arcon" w:hAnsi="Arcon"/>
          <w:sz w:val="22"/>
        </w:rPr>
        <w:t xml:space="preserve">will </w:t>
      </w:r>
      <w:r w:rsidRPr="008317B4">
        <w:rPr>
          <w:rFonts w:ascii="Arcon" w:hAnsi="Arcon"/>
          <w:sz w:val="22"/>
        </w:rPr>
        <w:t xml:space="preserve">explore the extent to which the measures that we encounter are implemented in common analysis packages such as </w:t>
      </w:r>
      <w:r w:rsidR="008317B4">
        <w:rPr>
          <w:rFonts w:ascii="Arcon" w:hAnsi="Arcon"/>
          <w:sz w:val="22"/>
        </w:rPr>
        <w:t>IPython</w:t>
      </w:r>
      <w:r w:rsidR="00D93306">
        <w:rPr>
          <w:rFonts w:ascii="Arcon" w:hAnsi="Arcon"/>
          <w:sz w:val="22"/>
        </w:rPr>
        <w:t xml:space="preserve"> </w:t>
      </w:r>
      <w:r w:rsidR="008317B4">
        <w:rPr>
          <w:rFonts w:ascii="Arcon" w:hAnsi="Arcon"/>
          <w:sz w:val="22"/>
        </w:rPr>
        <w:fldChar w:fldCharType="begin" w:fldLock="1"/>
      </w:r>
      <w:r w:rsidR="008E323C">
        <w:rPr>
          <w:rFonts w:ascii="Arcon" w:hAnsi="Arcon"/>
          <w:sz w:val="22"/>
        </w:rPr>
        <w:instrText>ADDIN CSL_CITATION { "citationItems" : [ { "id" : "ITEM-1", "itemData" : { "DOI" : "10.1109/MCSE.2007.53", "ISSN" : "1521-9615", "author" : [ { "dropping-particle" : "", "family" : "P\u00e9rez", "given" : "Fernando", "non-dropping-particle" : "", "parse-names" : false, "suffix" : "" }, { "dropping-particle" : "", "family" : "Granger", "given" : "Brian E", "non-dropping-particle" : "", "parse-names" : false, "suffix" : "" } ], "container-title" : "Computing in Science and Engineering", "id" : "ITEM-1", "issue" : "3", "issued" : { "date-parts" : [ [ "2007", "5" ] ] }, "page" : "21-29", "publisher" : "IEEE Computer Society", "title" : "IPython: a System for Interactive Scientific Computing", "type" : "article-journal", "volume" : "9" }, "uris" : [ "http://www.mendeley.com/documents/?uuid=9a4e89c4-c7fc-4ae2-a2ac-f0a3e0a253c1" ] } ], "mendeley" : { "formattedCitation" : "[5]", "plainTextFormattedCitation" : "[5]", "previouslyFormattedCitation" : "[5]" }, "properties" : { "noteIndex" : 0 }, "schema" : "https://github.com/citation-style-language/schema/raw/master/csl-citation.json" }</w:instrText>
      </w:r>
      <w:r w:rsidR="008317B4">
        <w:rPr>
          <w:rFonts w:ascii="Arcon" w:hAnsi="Arcon"/>
          <w:sz w:val="22"/>
        </w:rPr>
        <w:fldChar w:fldCharType="separate"/>
      </w:r>
      <w:r w:rsidR="002A3757" w:rsidRPr="002A3757">
        <w:rPr>
          <w:rFonts w:ascii="Arcon" w:hAnsi="Arcon"/>
          <w:noProof/>
          <w:sz w:val="22"/>
        </w:rPr>
        <w:t>[5]</w:t>
      </w:r>
      <w:r w:rsidR="008317B4">
        <w:rPr>
          <w:rFonts w:ascii="Arcon" w:hAnsi="Arcon"/>
          <w:sz w:val="22"/>
        </w:rPr>
        <w:fldChar w:fldCharType="end"/>
      </w:r>
      <w:r w:rsidR="006F354F">
        <w:rPr>
          <w:rFonts w:ascii="Arcon" w:hAnsi="Arcon"/>
          <w:sz w:val="22"/>
        </w:rPr>
        <w:t>,</w:t>
      </w:r>
      <w:r w:rsidR="00D93306">
        <w:rPr>
          <w:rFonts w:ascii="Arcon" w:hAnsi="Arcon"/>
          <w:sz w:val="22"/>
        </w:rPr>
        <w:t xml:space="preserve"> </w:t>
      </w:r>
      <w:proofErr w:type="spellStart"/>
      <w:r w:rsidR="00D93306">
        <w:rPr>
          <w:rFonts w:ascii="Arcon" w:hAnsi="Arcon"/>
          <w:sz w:val="22"/>
        </w:rPr>
        <w:t>NetworkX</w:t>
      </w:r>
      <w:proofErr w:type="spellEnd"/>
      <w:r w:rsidR="00D93306">
        <w:rPr>
          <w:rFonts w:ascii="Arcon" w:hAnsi="Arcon"/>
          <w:sz w:val="22"/>
        </w:rPr>
        <w:t xml:space="preserve"> </w:t>
      </w:r>
      <w:r w:rsidR="00D93306">
        <w:rPr>
          <w:rFonts w:ascii="Arcon" w:hAnsi="Arcon"/>
          <w:sz w:val="22"/>
        </w:rPr>
        <w:fldChar w:fldCharType="begin" w:fldLock="1"/>
      </w:r>
      <w:r w:rsidR="008E323C">
        <w:rPr>
          <w:rFonts w:ascii="Arcon" w:hAnsi="Arcon"/>
          <w:sz w:val="22"/>
        </w:rPr>
        <w:instrText>ADDIN CSL_CITATION { "citationItems" : [ { "id" : "ITEM-1", "itemData" : { "author" : [ { "dropping-particle" : "", "family" : "Aric", "given" : "Hagberg", "non-dropping-particle" : "", "parse-names" : false, "suffix" : "" }, { "dropping-particle" : "", "family" : "Schult", "given" : "Dan", "non-dropping-particle" : "", "parse-names" : false, "suffix" : "" }, { "dropping-particle" : "", "family" : "Pieter", "given" : "Swart", "non-dropping-particle" : "", "parse-names" : false, "suffix" : "" } ], "id" : "ITEM-1", "issued" : { "date-parts" : [ [ "0" ] ] }, "title" : "NetworkX", "type" : "article" }, "uris" : [ "http://www.mendeley.com/documents/?uuid=b37ddd58-0c53-4613-9a52-9a4f5ea32e8c" ] } ], "mendeley" : { "formattedCitation" : "[6]", "plainTextFormattedCitation" : "[6]", "previouslyFormattedCitation" : "[6]" }, "properties" : { "noteIndex" : 0 }, "schema" : "https://github.com/citation-style-language/schema/raw/master/csl-citation.json" }</w:instrText>
      </w:r>
      <w:r w:rsidR="00D93306">
        <w:rPr>
          <w:rFonts w:ascii="Arcon" w:hAnsi="Arcon"/>
          <w:sz w:val="22"/>
        </w:rPr>
        <w:fldChar w:fldCharType="separate"/>
      </w:r>
      <w:r w:rsidR="002A3757" w:rsidRPr="002A3757">
        <w:rPr>
          <w:rFonts w:ascii="Arcon" w:hAnsi="Arcon"/>
          <w:noProof/>
          <w:sz w:val="22"/>
        </w:rPr>
        <w:t>[6]</w:t>
      </w:r>
      <w:r w:rsidR="00D93306">
        <w:rPr>
          <w:rFonts w:ascii="Arcon" w:hAnsi="Arcon"/>
          <w:sz w:val="22"/>
        </w:rPr>
        <w:fldChar w:fldCharType="end"/>
      </w:r>
      <w:r w:rsidR="006F354F">
        <w:rPr>
          <w:rFonts w:ascii="Arcon" w:hAnsi="Arcon"/>
          <w:sz w:val="22"/>
        </w:rPr>
        <w:t xml:space="preserve">, </w:t>
      </w:r>
      <w:r w:rsidR="00D93306">
        <w:rPr>
          <w:rFonts w:ascii="Arcon" w:hAnsi="Arcon"/>
          <w:sz w:val="22"/>
        </w:rPr>
        <w:t xml:space="preserve"> </w:t>
      </w:r>
      <w:r w:rsidR="008317B4">
        <w:rPr>
          <w:rFonts w:ascii="Arcon" w:hAnsi="Arcon"/>
          <w:sz w:val="22"/>
        </w:rPr>
        <w:t xml:space="preserve"> </w:t>
      </w:r>
      <w:proofErr w:type="spellStart"/>
      <w:r w:rsidR="008317B4">
        <w:rPr>
          <w:rFonts w:ascii="Arcon" w:hAnsi="Arcon"/>
          <w:sz w:val="22"/>
        </w:rPr>
        <w:t>Gephi</w:t>
      </w:r>
      <w:proofErr w:type="spellEnd"/>
      <w:r w:rsidR="00D93306">
        <w:rPr>
          <w:rFonts w:ascii="Arcon" w:hAnsi="Arcon"/>
          <w:sz w:val="22"/>
        </w:rPr>
        <w:t xml:space="preserve"> </w:t>
      </w:r>
      <w:r w:rsidR="008317B4">
        <w:rPr>
          <w:rFonts w:ascii="Arcon" w:hAnsi="Arcon"/>
          <w:sz w:val="22"/>
        </w:rPr>
        <w:fldChar w:fldCharType="begin" w:fldLock="1"/>
      </w:r>
      <w:r w:rsidR="008E323C">
        <w:rPr>
          <w:rFonts w:ascii="Arcon" w:hAnsi="Arcon"/>
          <w:sz w:val="22"/>
        </w:rPr>
        <w:instrText>ADDIN CSL_CITATION { "citationItems" : [ { "id" : "ITEM-1", "itemData" : { "DOI" : "10.1136/qshc.2004.010033", "ISBN" : "978-1-57735-421-5", "ISSN" : "14753898", "PMID" : "1000044483", "URL" : "http://www.aaai.org/ocs/index.php/ICWSM/09/paper/view/154\\npapers2://publication/uuid/CCEBC82E-0D18-4FFC-91EC-6E4A7F1A1972", "abstract" : "Gephi is an open source software for graph and network analysis. It uses a 3D render engine to display large networks in real-time and to speed up the exploration. A flexible and multi-task architecture brings new possibilities to work with complex data sets and produce valuable visual results.\u00ac\u2020 We present several key features of Gephi in the context of interactive exploration and interpretation of networks. It provides easy and broad access to network data and allows for spatializing, filtering, navigating, manipulating and clustering. Finally, by presenting dynamic features of Gephi, we highlight key aspects of dynamic network visualization.", "accessed" : { "date-parts" : [ [ "2016", "3", "25" ] ] }, "author" : [ { "dropping-particle" : "", "family" : "Bastian", "given" : "Mathieu", "non-dropping-particle" : "", "parse-names" : false, "suffix" : "" }, { "dropping-particle" : "", "family" : "Heymann", "given" : "Sebastien", "non-dropping-particle" : "", "parse-names" : false, "suffix" : "" }, { "dropping-particle" : "", "family" : "Jacomy", "given" : "Mathieu", "non-dropping-particle" : "", "parse-names" : false, "suffix" : "" } ], "container-title" : "Third International AAAI Conference on Weblogs and Social Media", "id" : "ITEM-1", "issued" : { "date-parts" : [ [ "2009" ] ] }, "page" : "361-362", "title" : "Gephi: An Open Source Software for Exploring and Manipulating Networks", "type" : "webpage" }, "uris" : [ "http://www.mendeley.com/documents/?uuid=f77cbb1f-fe4f-45b6-8057-bf7a1a6ba7aa" ] } ], "mendeley" : { "formattedCitation" : "[7]", "plainTextFormattedCitation" : "[7]", "previouslyFormattedCitation" : "[7]" }, "properties" : { "noteIndex" : 0 }, "schema" : "https://github.com/citation-style-language/schema/raw/master/csl-citation.json" }</w:instrText>
      </w:r>
      <w:r w:rsidR="008317B4">
        <w:rPr>
          <w:rFonts w:ascii="Arcon" w:hAnsi="Arcon"/>
          <w:sz w:val="22"/>
        </w:rPr>
        <w:fldChar w:fldCharType="separate"/>
      </w:r>
      <w:r w:rsidR="002A3757" w:rsidRPr="002A3757">
        <w:rPr>
          <w:rFonts w:ascii="Arcon" w:hAnsi="Arcon"/>
          <w:noProof/>
          <w:sz w:val="22"/>
        </w:rPr>
        <w:t>[7]</w:t>
      </w:r>
      <w:r w:rsidR="008317B4">
        <w:rPr>
          <w:rFonts w:ascii="Arcon" w:hAnsi="Arcon"/>
          <w:sz w:val="22"/>
        </w:rPr>
        <w:fldChar w:fldCharType="end"/>
      </w:r>
      <w:r w:rsidR="002D16DE">
        <w:rPr>
          <w:rFonts w:ascii="Arcon" w:hAnsi="Arcon"/>
          <w:sz w:val="22"/>
        </w:rPr>
        <w:t xml:space="preserve"> and </w:t>
      </w:r>
      <w:proofErr w:type="spellStart"/>
      <w:r w:rsidR="002D16DE">
        <w:rPr>
          <w:rFonts w:ascii="Arcon" w:hAnsi="Arcon"/>
          <w:sz w:val="22"/>
        </w:rPr>
        <w:t>Cytoscape</w:t>
      </w:r>
      <w:proofErr w:type="spellEnd"/>
      <w:r w:rsidR="00D93306">
        <w:rPr>
          <w:rFonts w:ascii="Arcon" w:hAnsi="Arcon"/>
          <w:sz w:val="22"/>
        </w:rPr>
        <w:t xml:space="preserve"> </w:t>
      </w:r>
      <w:r w:rsidR="002D16DE">
        <w:rPr>
          <w:rFonts w:ascii="Arcon" w:hAnsi="Arcon"/>
          <w:sz w:val="22"/>
        </w:rPr>
        <w:fldChar w:fldCharType="begin" w:fldLock="1"/>
      </w:r>
      <w:r w:rsidR="008E323C">
        <w:rPr>
          <w:rFonts w:ascii="Arcon" w:hAnsi="Arcon"/>
          <w:sz w:val="22"/>
        </w:rPr>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publisher" : "Cold Spring Harbor Laboratory Press", "title" : "Cytoscape: A software Environment for integrated models of biomolecular interaction networks", "type" : "article-journal", "volume" : "13" }, "uris" : [ "http://www.mendeley.com/documents/?uuid=5fef3c2e-d789-498f-84de-ad0ce9dd1b91" ] } ], "mendeley" : { "formattedCitation" : "[8]", "plainTextFormattedCitation" : "[8]", "previouslyFormattedCitation" : "[8]" }, "properties" : { "noteIndex" : 0 }, "schema" : "https://github.com/citation-style-language/schema/raw/master/csl-citation.json" }</w:instrText>
      </w:r>
      <w:r w:rsidR="002D16DE">
        <w:rPr>
          <w:rFonts w:ascii="Arcon" w:hAnsi="Arcon"/>
          <w:sz w:val="22"/>
        </w:rPr>
        <w:fldChar w:fldCharType="separate"/>
      </w:r>
      <w:r w:rsidR="002A3757" w:rsidRPr="002A3757">
        <w:rPr>
          <w:rFonts w:ascii="Arcon" w:hAnsi="Arcon"/>
          <w:noProof/>
          <w:sz w:val="22"/>
        </w:rPr>
        <w:t>[8]</w:t>
      </w:r>
      <w:r w:rsidR="002D16DE">
        <w:rPr>
          <w:rFonts w:ascii="Arcon" w:hAnsi="Arcon"/>
          <w:sz w:val="22"/>
        </w:rPr>
        <w:fldChar w:fldCharType="end"/>
      </w:r>
      <w:r w:rsidR="008317B4">
        <w:rPr>
          <w:rFonts w:ascii="Arcon" w:hAnsi="Arcon"/>
          <w:sz w:val="22"/>
        </w:rPr>
        <w:t xml:space="preserve"> </w:t>
      </w:r>
      <w:r w:rsidR="00D93306">
        <w:rPr>
          <w:rFonts w:ascii="Arcon" w:hAnsi="Arcon"/>
          <w:sz w:val="22"/>
        </w:rPr>
        <w:t xml:space="preserve">among others. </w:t>
      </w:r>
      <w:r w:rsidR="00503A6D">
        <w:rPr>
          <w:rFonts w:ascii="Arcon" w:hAnsi="Arcon"/>
          <w:sz w:val="22"/>
        </w:rPr>
        <w:t xml:space="preserve">The </w:t>
      </w:r>
      <w:r w:rsidR="00E61BC3">
        <w:rPr>
          <w:rFonts w:ascii="Arcon" w:hAnsi="Arcon"/>
          <w:sz w:val="22"/>
        </w:rPr>
        <w:t>key</w:t>
      </w:r>
      <w:r w:rsidR="00503A6D">
        <w:rPr>
          <w:rFonts w:ascii="Arcon" w:hAnsi="Arcon"/>
          <w:sz w:val="22"/>
        </w:rPr>
        <w:t xml:space="preserve"> point to make regarding tools selected here are that they are open source so they are freely available and the source code is viewable. This will allow if the need arises</w:t>
      </w:r>
      <w:r w:rsidR="00E61BC3">
        <w:rPr>
          <w:rFonts w:ascii="Arcon" w:hAnsi="Arcon"/>
          <w:sz w:val="22"/>
        </w:rPr>
        <w:t xml:space="preserve"> for</w:t>
      </w:r>
      <w:r w:rsidR="00503A6D">
        <w:rPr>
          <w:rFonts w:ascii="Arcon" w:hAnsi="Arcon"/>
          <w:sz w:val="22"/>
        </w:rPr>
        <w:t xml:space="preserve"> extensions to be made to the code and shared freely. </w:t>
      </w:r>
    </w:p>
    <w:p w14:paraId="7C90833D" w14:textId="0F5D7E8A" w:rsidR="00596C1E" w:rsidRPr="00596C1E" w:rsidRDefault="005C44A0" w:rsidP="00802968">
      <w:pPr>
        <w:pStyle w:val="H1"/>
      </w:pPr>
      <w:bookmarkStart w:id="6" w:name="_Toc447659380"/>
      <w:r w:rsidRPr="00600850">
        <w:t>CRITICAL CONTEXT</w:t>
      </w:r>
      <w:bookmarkEnd w:id="6"/>
    </w:p>
    <w:p w14:paraId="05258A4E" w14:textId="6D53A6B5" w:rsidR="00422D39" w:rsidRPr="005C44A0" w:rsidRDefault="00802968" w:rsidP="001506A3">
      <w:pPr>
        <w:pStyle w:val="h2"/>
      </w:pPr>
      <w:bookmarkStart w:id="7" w:name="_Toc447659381"/>
      <w:r>
        <w:t>LIMITATIONS OF TRADITIONAL SNA</w:t>
      </w:r>
      <w:bookmarkEnd w:id="7"/>
    </w:p>
    <w:p w14:paraId="49F2A447" w14:textId="20C1C61F" w:rsidR="00422D39" w:rsidRDefault="00422D39" w:rsidP="00422D39">
      <w:pPr>
        <w:spacing w:after="0"/>
        <w:rPr>
          <w:rFonts w:ascii="Arcon" w:hAnsi="Arcon"/>
          <w:sz w:val="22"/>
        </w:rPr>
      </w:pPr>
      <w:r>
        <w:rPr>
          <w:rFonts w:ascii="Arcon" w:hAnsi="Arcon"/>
          <w:sz w:val="22"/>
        </w:rPr>
        <w:t xml:space="preserve">In Social Network Analysis (SNA), traditionally bounded networks are considered with maybe 2 or 3 connection or link types such as friendship or advice between a node types such as people sometimes another node type such as events are also considered together. </w:t>
      </w:r>
      <w:r>
        <w:rPr>
          <w:rFonts w:ascii="Arcon" w:hAnsi="Arcon"/>
          <w:sz w:val="22"/>
        </w:rPr>
        <w:fldChar w:fldCharType="begin" w:fldLock="1"/>
      </w:r>
      <w:r>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Pr>
          <w:rFonts w:ascii="Arcon" w:hAnsi="Arcon"/>
          <w:sz w:val="22"/>
        </w:rPr>
        <w:fldChar w:fldCharType="separate"/>
      </w:r>
      <w:r w:rsidRPr="00CD1B3D">
        <w:rPr>
          <w:rFonts w:ascii="Arcon" w:hAnsi="Arcon"/>
          <w:noProof/>
          <w:sz w:val="22"/>
        </w:rPr>
        <w:t>[9]</w:t>
      </w:r>
      <w:r>
        <w:rPr>
          <w:rFonts w:ascii="Arcon" w:hAnsi="Arcon"/>
          <w:sz w:val="22"/>
        </w:rPr>
        <w:fldChar w:fldCharType="end"/>
      </w:r>
    </w:p>
    <w:p w14:paraId="7C9506C4" w14:textId="77777777" w:rsidR="00422D39" w:rsidRDefault="00422D39" w:rsidP="00422D39">
      <w:pPr>
        <w:spacing w:after="0"/>
        <w:rPr>
          <w:rFonts w:ascii="Arcon" w:hAnsi="Arcon"/>
          <w:sz w:val="22"/>
        </w:rPr>
      </w:pPr>
    </w:p>
    <w:p w14:paraId="7C317846" w14:textId="51807735" w:rsidR="00422D39" w:rsidRDefault="00422D39" w:rsidP="00422D39">
      <w:pPr>
        <w:spacing w:after="0"/>
        <w:rPr>
          <w:rFonts w:ascii="Arcon" w:hAnsi="Arcon"/>
          <w:sz w:val="22"/>
        </w:rPr>
      </w:pPr>
      <w:r>
        <w:rPr>
          <w:rFonts w:ascii="Arcon" w:hAnsi="Arcon"/>
          <w:sz w:val="22"/>
        </w:rPr>
        <w:t xml:space="preserve">If we consider more critically the interactions possible within our problem context of email networks we can have email networks within an organisation which are bounded and also with other organisations, clients and stakeholders and then the network does become unbounded. These networks can then be thought of as a higher order networks and as </w:t>
      </w:r>
      <w:r>
        <w:rPr>
          <w:rFonts w:ascii="Arcon" w:hAnsi="Arcon"/>
          <w:sz w:val="22"/>
        </w:rPr>
        <w:fldChar w:fldCharType="begin" w:fldLock="1"/>
      </w:r>
      <w:r w:rsidR="003D3067">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Pr>
          <w:rFonts w:ascii="Arcon" w:hAnsi="Arcon"/>
          <w:sz w:val="22"/>
        </w:rPr>
        <w:fldChar w:fldCharType="separate"/>
      </w:r>
      <w:r w:rsidRPr="00C558EA">
        <w:rPr>
          <w:rFonts w:ascii="Arcon" w:hAnsi="Arcon"/>
          <w:noProof/>
          <w:sz w:val="22"/>
        </w:rPr>
        <w:t>[9]</w:t>
      </w:r>
      <w:r>
        <w:rPr>
          <w:rFonts w:ascii="Arcon" w:hAnsi="Arcon"/>
          <w:sz w:val="22"/>
        </w:rPr>
        <w:fldChar w:fldCharType="end"/>
      </w:r>
      <w:r>
        <w:rPr>
          <w:rFonts w:ascii="Arcon" w:hAnsi="Arcon"/>
          <w:sz w:val="22"/>
        </w:rPr>
        <w:t xml:space="preserve"> notes many tools developed for simpler networks do not scale well to increased network size and complexity and in some cases experience degradation through increased susceptibility to Type 1 and Type 2 errors. </w:t>
      </w:r>
    </w:p>
    <w:p w14:paraId="33A07956" w14:textId="66410EB8" w:rsidR="003D3067" w:rsidRDefault="003D3067" w:rsidP="003D3067">
      <w:pPr>
        <w:spacing w:after="0"/>
        <w:rPr>
          <w:rFonts w:ascii="Arcon" w:hAnsi="Arcon"/>
          <w:sz w:val="22"/>
        </w:rPr>
      </w:pPr>
      <w:r>
        <w:rPr>
          <w:rFonts w:ascii="Arcon" w:hAnsi="Arcon"/>
          <w:sz w:val="22"/>
        </w:rPr>
        <w:t>The dynamics in these networks can arise from different processes depending on the context of the problem. Natural evolutionary processes would be  learning, births, deaths and ageing Others could be as a result of intervention measures such removal or addition of nodes i.e. removing those who lead the system, communities forming or disintegrating. The data associated with such systems are also often incomplete and contain errors which make the process of analysis and evaluation of these systems.</w:t>
      </w:r>
      <w:r>
        <w:rPr>
          <w:rFonts w:ascii="Arcon" w:hAnsi="Arcon"/>
          <w:sz w:val="22"/>
        </w:rPr>
        <w:fldChar w:fldCharType="begin" w:fldLock="1"/>
      </w:r>
      <w:r w:rsidR="00E5506D">
        <w:rPr>
          <w:rFonts w:ascii="Arcon" w:hAnsi="Arcon"/>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mendeley" : { "formattedCitation" : "[10]", "plainTextFormattedCitation" : "[10]", "previouslyFormattedCitation" : "[10]" }, "properties" : { "noteIndex" : 0 }, "schema" : "https://github.com/citation-style-language/schema/raw/master/csl-citation.json" }</w:instrText>
      </w:r>
      <w:r>
        <w:rPr>
          <w:rFonts w:ascii="Arcon" w:hAnsi="Arcon"/>
          <w:sz w:val="22"/>
        </w:rPr>
        <w:fldChar w:fldCharType="separate"/>
      </w:r>
      <w:r w:rsidRPr="003D3067">
        <w:rPr>
          <w:rFonts w:ascii="Arcon" w:hAnsi="Arcon"/>
          <w:noProof/>
          <w:sz w:val="22"/>
        </w:rPr>
        <w:t>[10]</w:t>
      </w:r>
      <w:r>
        <w:rPr>
          <w:rFonts w:ascii="Arcon" w:hAnsi="Arcon"/>
          <w:sz w:val="22"/>
        </w:rPr>
        <w:fldChar w:fldCharType="end"/>
      </w:r>
    </w:p>
    <w:p w14:paraId="05ECA21D" w14:textId="77777777" w:rsidR="003D3067" w:rsidRDefault="003D3067" w:rsidP="00422D39">
      <w:pPr>
        <w:spacing w:after="0"/>
        <w:rPr>
          <w:rFonts w:ascii="Arcon" w:hAnsi="Arcon"/>
          <w:sz w:val="22"/>
        </w:rPr>
      </w:pPr>
    </w:p>
    <w:p w14:paraId="23274401" w14:textId="37984815" w:rsidR="003A0C5A" w:rsidRDefault="00E5506D" w:rsidP="003A0C5A">
      <w:pPr>
        <w:spacing w:after="0"/>
        <w:rPr>
          <w:rFonts w:ascii="Arcon" w:hAnsi="Arcon"/>
          <w:sz w:val="22"/>
        </w:rPr>
      </w:pPr>
      <w:r>
        <w:rPr>
          <w:rFonts w:ascii="Arcon" w:hAnsi="Arcon"/>
          <w:sz w:val="22"/>
        </w:rPr>
        <w:t xml:space="preserve">Analysis approaches that go beyond traditional SNA and link analysis are therefore necessary. Within the context of such dynamic networks analysis can be performed to identify of key individuals, locating hidden groups and estimate performance.  </w:t>
      </w:r>
      <w:r w:rsidR="00993CFB">
        <w:rPr>
          <w:rFonts w:ascii="Arcon" w:hAnsi="Arcon"/>
          <w:sz w:val="22"/>
        </w:rPr>
        <w:t>The data analysis process on such networks then involve:</w:t>
      </w:r>
      <w:r w:rsidR="003A0C5A" w:rsidRPr="003A0C5A">
        <w:rPr>
          <w:rFonts w:ascii="Arcon" w:hAnsi="Arcon"/>
          <w:sz w:val="22"/>
        </w:rPr>
        <w:t xml:space="preserve"> </w:t>
      </w:r>
      <w:r w:rsidR="003A0C5A">
        <w:rPr>
          <w:rFonts w:ascii="Arcon" w:hAnsi="Arcon"/>
          <w:sz w:val="22"/>
        </w:rPr>
        <w:fldChar w:fldCharType="begin" w:fldLock="1"/>
      </w:r>
      <w:r w:rsidR="00EB38D9">
        <w:rPr>
          <w:rFonts w:ascii="Arcon" w:hAnsi="Arcon"/>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id" : "ITEM-2", "itemData" : { "author" : [ { "dropping-particle" : "", "family" : "Carley", "given" : "Kathleen M.", "non-dropping-particle" : "", "parse-names" : false, "suffix" : "" } ], "id" : "ITEM-2", "issue" : "September", "issued" : { "date-parts" : [ [ "2001" ] ] }, "title" : "Dynamic Network Analysis", "type" : "article-journal" }, "uris" : [ "http://www.mendeley.com/documents/?uuid=f5347abb-1f1f-45d4-962c-6f5e4c1598c1" ] } ], "mendeley" : { "formattedCitation" : "[9], [10]", "plainTextFormattedCitation" : "[9], [10]", "previouslyFormattedCitation" : "[9], [10]" }, "properties" : { "noteIndex" : 0 }, "schema" : "https://github.com/citation-style-language/schema/raw/master/csl-citation.json" }</w:instrText>
      </w:r>
      <w:r w:rsidR="003A0C5A">
        <w:rPr>
          <w:rFonts w:ascii="Arcon" w:hAnsi="Arcon"/>
          <w:sz w:val="22"/>
        </w:rPr>
        <w:fldChar w:fldCharType="separate"/>
      </w:r>
      <w:r w:rsidR="003A0C5A" w:rsidRPr="00E5506D">
        <w:rPr>
          <w:rFonts w:ascii="Arcon" w:hAnsi="Arcon"/>
          <w:noProof/>
          <w:sz w:val="22"/>
        </w:rPr>
        <w:t>[9], [10]</w:t>
      </w:r>
      <w:r w:rsidR="003A0C5A">
        <w:rPr>
          <w:rFonts w:ascii="Arcon" w:hAnsi="Arcon"/>
          <w:sz w:val="22"/>
        </w:rPr>
        <w:fldChar w:fldCharType="end"/>
      </w:r>
    </w:p>
    <w:p w14:paraId="230C6D0A" w14:textId="20BFF258" w:rsidR="00993CFB" w:rsidRDefault="00993CFB" w:rsidP="00593260">
      <w:pPr>
        <w:pStyle w:val="ListParagraph"/>
        <w:numPr>
          <w:ilvl w:val="0"/>
          <w:numId w:val="18"/>
        </w:numPr>
        <w:spacing w:after="0"/>
        <w:rPr>
          <w:rFonts w:ascii="Arcon" w:hAnsi="Arcon"/>
          <w:sz w:val="22"/>
        </w:rPr>
      </w:pPr>
      <w:r>
        <w:rPr>
          <w:rFonts w:ascii="Arcon" w:hAnsi="Arcon"/>
          <w:sz w:val="22"/>
        </w:rPr>
        <w:t>Relationship identification among nodes</w:t>
      </w:r>
    </w:p>
    <w:p w14:paraId="28535A67" w14:textId="7EC0D409" w:rsidR="00993CFB" w:rsidRDefault="00993CFB" w:rsidP="00593260">
      <w:pPr>
        <w:pStyle w:val="ListParagraph"/>
        <w:numPr>
          <w:ilvl w:val="0"/>
          <w:numId w:val="18"/>
        </w:numPr>
        <w:spacing w:after="0"/>
        <w:rPr>
          <w:rFonts w:ascii="Arcon" w:hAnsi="Arcon"/>
          <w:sz w:val="22"/>
        </w:rPr>
      </w:pPr>
      <w:r>
        <w:rPr>
          <w:rFonts w:ascii="Arcon" w:hAnsi="Arcon"/>
          <w:sz w:val="22"/>
        </w:rPr>
        <w:t>Network structure characterisation</w:t>
      </w:r>
    </w:p>
    <w:p w14:paraId="7A755857" w14:textId="5F109D1F" w:rsidR="005E6088" w:rsidRDefault="005E6088" w:rsidP="00593260">
      <w:pPr>
        <w:pStyle w:val="ListParagraph"/>
        <w:numPr>
          <w:ilvl w:val="0"/>
          <w:numId w:val="18"/>
        </w:numPr>
        <w:spacing w:after="0"/>
        <w:rPr>
          <w:rFonts w:ascii="Arcon" w:hAnsi="Arcon"/>
          <w:sz w:val="22"/>
        </w:rPr>
      </w:pPr>
      <w:r>
        <w:rPr>
          <w:rFonts w:ascii="Arcon" w:hAnsi="Arcon"/>
          <w:sz w:val="22"/>
        </w:rPr>
        <w:t>Locating the elite within the network</w:t>
      </w:r>
    </w:p>
    <w:p w14:paraId="3A801774" w14:textId="18F37DC8" w:rsidR="005E6088" w:rsidRDefault="005E6088" w:rsidP="00593260">
      <w:pPr>
        <w:pStyle w:val="ListParagraph"/>
        <w:numPr>
          <w:ilvl w:val="0"/>
          <w:numId w:val="18"/>
        </w:numPr>
        <w:spacing w:after="0"/>
        <w:rPr>
          <w:rFonts w:ascii="Arcon" w:hAnsi="Arcon"/>
          <w:sz w:val="22"/>
        </w:rPr>
      </w:pPr>
      <w:r>
        <w:rPr>
          <w:rFonts w:ascii="Arcon" w:hAnsi="Arcon"/>
          <w:sz w:val="22"/>
        </w:rPr>
        <w:t xml:space="preserve">Identifying points of vulnerability </w:t>
      </w:r>
    </w:p>
    <w:p w14:paraId="6E038ADF" w14:textId="5874D5CB" w:rsidR="005E6088" w:rsidRPr="00993CFB" w:rsidRDefault="005E6088" w:rsidP="00593260">
      <w:pPr>
        <w:pStyle w:val="ListParagraph"/>
        <w:numPr>
          <w:ilvl w:val="0"/>
          <w:numId w:val="18"/>
        </w:numPr>
        <w:spacing w:after="0"/>
        <w:rPr>
          <w:rFonts w:ascii="Arcon" w:hAnsi="Arcon"/>
          <w:sz w:val="22"/>
        </w:rPr>
      </w:pPr>
      <w:r>
        <w:rPr>
          <w:rFonts w:ascii="Arcon" w:hAnsi="Arcon"/>
          <w:sz w:val="22"/>
        </w:rPr>
        <w:t>Comparing networks</w:t>
      </w:r>
    </w:p>
    <w:p w14:paraId="2D2557F7" w14:textId="77777777" w:rsidR="00E5506D" w:rsidRDefault="00E5506D" w:rsidP="00422D39">
      <w:pPr>
        <w:spacing w:after="0"/>
        <w:rPr>
          <w:rFonts w:ascii="Arcon" w:hAnsi="Arcon"/>
          <w:sz w:val="22"/>
        </w:rPr>
      </w:pPr>
    </w:p>
    <w:p w14:paraId="7D2C964E" w14:textId="2B1E21D5" w:rsidR="00422D39" w:rsidRDefault="00422D39" w:rsidP="00422D39">
      <w:pPr>
        <w:spacing w:after="0"/>
        <w:rPr>
          <w:rFonts w:ascii="Arcon" w:hAnsi="Arcon"/>
          <w:sz w:val="22"/>
        </w:rPr>
      </w:pPr>
      <w:r>
        <w:rPr>
          <w:rFonts w:ascii="Arcon" w:hAnsi="Arcon"/>
          <w:sz w:val="22"/>
        </w:rPr>
        <w:t>The</w:t>
      </w:r>
      <w:r w:rsidR="000007A1">
        <w:rPr>
          <w:rFonts w:ascii="Arcon" w:hAnsi="Arcon"/>
          <w:sz w:val="22"/>
        </w:rPr>
        <w:t xml:space="preserve"> </w:t>
      </w:r>
      <w:r>
        <w:rPr>
          <w:rFonts w:ascii="Arcon" w:hAnsi="Arcon"/>
          <w:sz w:val="22"/>
        </w:rPr>
        <w:t xml:space="preserve">approaches that enables effective analysis of such dynamic networks and help quantify their evolution over time is the motivation for this research. </w:t>
      </w:r>
    </w:p>
    <w:p w14:paraId="7D31AEB6" w14:textId="77777777" w:rsidR="00422D39" w:rsidRDefault="00422D39" w:rsidP="00824440">
      <w:pPr>
        <w:spacing w:after="0"/>
        <w:rPr>
          <w:rFonts w:ascii="Arcon" w:hAnsi="Arcon"/>
          <w:sz w:val="22"/>
        </w:rPr>
      </w:pPr>
    </w:p>
    <w:p w14:paraId="25E66501" w14:textId="3016FC54" w:rsidR="00824440" w:rsidRPr="00A71F13" w:rsidRDefault="00802968" w:rsidP="001506A3">
      <w:pPr>
        <w:pStyle w:val="h2"/>
      </w:pPr>
      <w:bookmarkStart w:id="8" w:name="_Toc447659382"/>
      <w:r>
        <w:t>GRAPH TERMINILOGY</w:t>
      </w:r>
      <w:bookmarkEnd w:id="8"/>
    </w:p>
    <w:p w14:paraId="2CE50294" w14:textId="4864FEA3" w:rsidR="002D54C5" w:rsidRDefault="00CA4409" w:rsidP="00824440">
      <w:pPr>
        <w:spacing w:after="0"/>
        <w:rPr>
          <w:rFonts w:ascii="Arcon" w:hAnsi="Arcon"/>
          <w:sz w:val="22"/>
        </w:rPr>
      </w:pPr>
      <w:r>
        <w:rPr>
          <w:rFonts w:ascii="Arcon" w:hAnsi="Arcon"/>
          <w:sz w:val="22"/>
        </w:rPr>
        <w:t>A graph, G can be described as a triple which consists of a set of edges E (G), a set of vertices or nodes V (G) and a relationship that connects the vertices to these edges</w:t>
      </w:r>
      <w:r w:rsidR="004173BD">
        <w:rPr>
          <w:rFonts w:ascii="Arcon" w:hAnsi="Arcon"/>
          <w:sz w:val="22"/>
        </w:rPr>
        <w:t xml:space="preserve">. Finite graphs are those that have V and E as a finite set. </w:t>
      </w:r>
      <w:r w:rsidR="00D43D77" w:rsidRPr="00D43D77">
        <w:rPr>
          <w:rFonts w:ascii="Arcon" w:hAnsi="Arcon"/>
          <w:sz w:val="22"/>
        </w:rPr>
        <w:t>Simple graphs</w:t>
      </w:r>
      <w:r w:rsidR="00D43D77">
        <w:rPr>
          <w:rFonts w:ascii="Arcon" w:hAnsi="Arcon"/>
          <w:sz w:val="22"/>
        </w:rPr>
        <w:t xml:space="preserve"> are those that have no loops or multiple edges. A path is simple graph in which the vertices can be ordered where two vertices can be adjacent only if they are consecutively ordered. A cycle is defined as a simple graph where the vertices can be cyclically </w:t>
      </w:r>
      <w:r w:rsidR="006944CF">
        <w:rPr>
          <w:rFonts w:ascii="Arcon" w:hAnsi="Arcon"/>
          <w:sz w:val="22"/>
        </w:rPr>
        <w:t xml:space="preserve">ordered such that two vertices are adjacent only if they are consecutive in cyclical ordering. A subgraph can be thought of cycles and paths within a larger graph, where the edge relations between the subgraph and the large graph are the same. </w:t>
      </w:r>
      <w:r w:rsidR="005B10E5">
        <w:rPr>
          <w:rFonts w:ascii="Arcon" w:hAnsi="Arcon"/>
          <w:sz w:val="22"/>
        </w:rPr>
        <w:fldChar w:fldCharType="begin" w:fldLock="1"/>
      </w:r>
      <w:r w:rsidR="008E323C">
        <w:rPr>
          <w:rFonts w:ascii="Arcon" w:hAnsi="Arcon"/>
          <w:sz w:val="22"/>
        </w:rPr>
        <w:instrText>ADDIN CSL_CITATION { "citationItems" : [ { "id" : "ITEM-1", "itemData" : { "PMID" : "1000090736", "author" : [ { "dropping-particle" : "", "family" : "Dickson", "given" : "Allen", "non-dropping-particle" : "", "parse-names" : false, "suffix" : "" } ], "container-title" : "October", "id" : "ITEM-1", "issue" : "October", "issued" : { "date-parts" : [ [ "2006" ] ] }, "page" : "1-15", "title" : "Introduction to Graph Theory The Konigsberg Bridge Problem", "type" : "article-journal" }, "uris" : [ "http://www.mendeley.com/documents/?uuid=cf767494-f3c4-49a2-9386-b3818c921024" ] } ], "mendeley" : { "formattedCitation" : "[1]", "plainTextFormattedCitation" : "[1]", "previouslyFormattedCitation" : "[1]" }, "properties" : { "noteIndex" : 0 }, "schema" : "https://github.com/citation-style-language/schema/raw/master/csl-citation.json" }</w:instrText>
      </w:r>
      <w:r w:rsidR="005B10E5">
        <w:rPr>
          <w:rFonts w:ascii="Arcon" w:hAnsi="Arcon"/>
          <w:sz w:val="22"/>
        </w:rPr>
        <w:fldChar w:fldCharType="separate"/>
      </w:r>
      <w:r w:rsidR="002A3757" w:rsidRPr="002A3757">
        <w:rPr>
          <w:rFonts w:ascii="Arcon" w:hAnsi="Arcon"/>
          <w:noProof/>
          <w:sz w:val="22"/>
        </w:rPr>
        <w:t>[1]</w:t>
      </w:r>
      <w:r w:rsidR="005B10E5">
        <w:rPr>
          <w:rFonts w:ascii="Arcon" w:hAnsi="Arcon"/>
          <w:sz w:val="22"/>
        </w:rPr>
        <w:fldChar w:fldCharType="end"/>
      </w:r>
    </w:p>
    <w:p w14:paraId="3578378B" w14:textId="5C394C0C" w:rsidR="003A0C5A" w:rsidRDefault="003A0C5A" w:rsidP="00824440">
      <w:pPr>
        <w:spacing w:after="0"/>
        <w:rPr>
          <w:rFonts w:ascii="Arcon" w:hAnsi="Arcon"/>
          <w:sz w:val="22"/>
        </w:rPr>
      </w:pPr>
    </w:p>
    <w:p w14:paraId="6C1089AB" w14:textId="5888C5EE" w:rsidR="005C44A0" w:rsidRPr="005C44A0" w:rsidRDefault="00802968" w:rsidP="001506A3">
      <w:pPr>
        <w:pStyle w:val="h2"/>
      </w:pPr>
      <w:bookmarkStart w:id="9" w:name="_Toc447659383"/>
      <w:r>
        <w:t>DYNAMIC NETWORK ANALYSIS AS AN EXTENSION TO SNA</w:t>
      </w:r>
      <w:bookmarkEnd w:id="9"/>
    </w:p>
    <w:p w14:paraId="685BEF86" w14:textId="648B1454" w:rsidR="00A77AFB" w:rsidRDefault="00A77AFB" w:rsidP="00824440">
      <w:pPr>
        <w:spacing w:after="0"/>
        <w:rPr>
          <w:rFonts w:ascii="Arcon" w:hAnsi="Arcon"/>
          <w:sz w:val="22"/>
        </w:rPr>
      </w:pPr>
      <w:r>
        <w:rPr>
          <w:rFonts w:ascii="Arcon" w:hAnsi="Arcon"/>
          <w:sz w:val="22"/>
        </w:rPr>
        <w:t xml:space="preserve">Dynamic network analysis (DNA) aims to extend the methods, tools and techniques used in traditional Social Network Analysis (SNA) to the analysis of networks which are able to </w:t>
      </w:r>
      <w:r w:rsidRPr="00A77AFB">
        <w:rPr>
          <w:rFonts w:ascii="Arcon" w:hAnsi="Arcon"/>
          <w:sz w:val="22"/>
        </w:rPr>
        <w:t>handle big dynamic multi-mode, multi-link networks with varying levels of uncertainty</w:t>
      </w:r>
      <w:r>
        <w:rPr>
          <w:rFonts w:ascii="Arcon" w:hAnsi="Arcon"/>
          <w:sz w:val="22"/>
        </w:rPr>
        <w:t xml:space="preserve">.  </w:t>
      </w:r>
      <w:r w:rsidR="00CD1B3D">
        <w:rPr>
          <w:rFonts w:ascii="Arcon" w:hAnsi="Arcon"/>
          <w:sz w:val="22"/>
        </w:rPr>
        <w:t>Dynamic networks also allow for probabilistic connection between nodes</w:t>
      </w:r>
      <w:r>
        <w:rPr>
          <w:rFonts w:ascii="Arcon" w:hAnsi="Arcon"/>
          <w:sz w:val="22"/>
        </w:rPr>
        <w:t xml:space="preserve">. </w:t>
      </w:r>
      <w:r>
        <w:rPr>
          <w:rFonts w:ascii="Arcon" w:hAnsi="Arcon"/>
          <w:sz w:val="22"/>
        </w:rPr>
        <w:fldChar w:fldCharType="begin" w:fldLock="1"/>
      </w:r>
      <w:r w:rsidR="00CD1B3D">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Pr>
          <w:rFonts w:ascii="Arcon" w:hAnsi="Arcon"/>
          <w:sz w:val="22"/>
        </w:rPr>
        <w:fldChar w:fldCharType="separate"/>
      </w:r>
      <w:r w:rsidRPr="00A77AFB">
        <w:rPr>
          <w:rFonts w:ascii="Arcon" w:hAnsi="Arcon"/>
          <w:noProof/>
          <w:sz w:val="22"/>
        </w:rPr>
        <w:t>[9]</w:t>
      </w:r>
      <w:r>
        <w:rPr>
          <w:rFonts w:ascii="Arcon" w:hAnsi="Arcon"/>
          <w:sz w:val="22"/>
        </w:rPr>
        <w:fldChar w:fldCharType="end"/>
      </w:r>
    </w:p>
    <w:p w14:paraId="7BD4BD3D" w14:textId="77777777" w:rsidR="00A77AFB" w:rsidRDefault="00A77AFB" w:rsidP="00824440">
      <w:pPr>
        <w:spacing w:after="0"/>
        <w:rPr>
          <w:rFonts w:ascii="Arcon" w:hAnsi="Arcon"/>
          <w:sz w:val="22"/>
        </w:rPr>
      </w:pPr>
    </w:p>
    <w:p w14:paraId="3CEF249B" w14:textId="5CF7A76E" w:rsidR="00876DDD" w:rsidRDefault="00876DDD" w:rsidP="00824440">
      <w:pPr>
        <w:spacing w:after="0"/>
        <w:rPr>
          <w:rFonts w:ascii="Arcon" w:hAnsi="Arcon"/>
          <w:sz w:val="22"/>
        </w:rPr>
      </w:pPr>
      <w:r>
        <w:rPr>
          <w:rFonts w:ascii="Arcon" w:hAnsi="Arcon"/>
          <w:sz w:val="22"/>
        </w:rPr>
        <w:t xml:space="preserve">In </w:t>
      </w:r>
      <w:r>
        <w:rPr>
          <w:rFonts w:ascii="Arcon" w:hAnsi="Arcon"/>
          <w:sz w:val="22"/>
        </w:rPr>
        <w:fldChar w:fldCharType="begin" w:fldLock="1"/>
      </w:r>
      <w:r w:rsidR="00CD1B3D">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Pr>
          <w:rFonts w:ascii="Arcon" w:hAnsi="Arcon"/>
          <w:sz w:val="22"/>
        </w:rPr>
        <w:fldChar w:fldCharType="separate"/>
      </w:r>
      <w:r w:rsidRPr="00A77AFB">
        <w:rPr>
          <w:rFonts w:ascii="Arcon" w:hAnsi="Arcon"/>
          <w:noProof/>
          <w:sz w:val="22"/>
        </w:rPr>
        <w:t>[9]</w:t>
      </w:r>
      <w:r>
        <w:rPr>
          <w:rFonts w:ascii="Arcon" w:hAnsi="Arcon"/>
          <w:sz w:val="22"/>
        </w:rPr>
        <w:fldChar w:fldCharType="end"/>
      </w:r>
      <w:r>
        <w:rPr>
          <w:rFonts w:ascii="Arcon" w:hAnsi="Arcon"/>
          <w:sz w:val="22"/>
        </w:rPr>
        <w:t xml:space="preserve"> DNA was explored within the context of terrorism networks. Here an additional layer of complexity is added by the fact that an act of measurement changes its properties and this change propagates through the network</w:t>
      </w:r>
      <w:r w:rsidR="00DB277E">
        <w:rPr>
          <w:rFonts w:ascii="Arcon" w:hAnsi="Arcon"/>
          <w:sz w:val="22"/>
        </w:rPr>
        <w:t xml:space="preserve"> and its state changes. Another key point is that the nodes in this network have the ability to learn. </w:t>
      </w:r>
      <w:r w:rsidR="00C558EA">
        <w:rPr>
          <w:rFonts w:ascii="Arcon" w:hAnsi="Arcon"/>
          <w:sz w:val="22"/>
        </w:rPr>
        <w:t xml:space="preserve">So the nodes themselves can be thought of being probabilistic compared to the more static nature of SNA nodes. </w:t>
      </w:r>
    </w:p>
    <w:p w14:paraId="6A08127D" w14:textId="204F7ED2" w:rsidR="003D3067" w:rsidRDefault="003D3067" w:rsidP="00824440">
      <w:pPr>
        <w:spacing w:after="0"/>
        <w:rPr>
          <w:rFonts w:ascii="Arcon" w:hAnsi="Arcon"/>
          <w:sz w:val="22"/>
        </w:rPr>
      </w:pPr>
    </w:p>
    <w:p w14:paraId="0BF5D18D" w14:textId="7498B2BE" w:rsidR="00EB38D9" w:rsidRDefault="00EB38D9" w:rsidP="00824440">
      <w:pPr>
        <w:spacing w:after="0"/>
        <w:rPr>
          <w:rFonts w:ascii="Arcon" w:hAnsi="Arcon"/>
          <w:sz w:val="22"/>
        </w:rPr>
      </w:pPr>
      <w:r>
        <w:rPr>
          <w:rFonts w:ascii="Arcon" w:hAnsi="Arcon"/>
          <w:sz w:val="22"/>
        </w:rPr>
        <w:t>In a DNA representation systems can be represented as relational data. This relational data structure can lends flexibility in defining multiple node types defined as multi-modal, have various types of connections among such nodes called multi-</w:t>
      </w:r>
      <w:proofErr w:type="spellStart"/>
      <w:r>
        <w:rPr>
          <w:rFonts w:ascii="Arcon" w:hAnsi="Arcon"/>
          <w:sz w:val="22"/>
        </w:rPr>
        <w:t>plex</w:t>
      </w:r>
      <w:proofErr w:type="spellEnd"/>
      <w:r>
        <w:rPr>
          <w:rFonts w:ascii="Arcon" w:hAnsi="Arcon"/>
          <w:sz w:val="22"/>
        </w:rPr>
        <w:t xml:space="preserve">. The underlying attributes of both node, edges and the data change over time hence the dynamic part. </w:t>
      </w:r>
      <w:r>
        <w:rPr>
          <w:rFonts w:ascii="Arcon" w:hAnsi="Arcon"/>
          <w:sz w:val="22"/>
        </w:rPr>
        <w:fldChar w:fldCharType="begin" w:fldLock="1"/>
      </w:r>
      <w:r w:rsidR="00F94C8D">
        <w:rPr>
          <w:rFonts w:ascii="Arcon" w:hAnsi="Arcon"/>
          <w:sz w:val="22"/>
        </w:rPr>
        <w:instrText>ADDIN CSL_CITATION { "citationItems" : [ { "id" : "ITEM-1",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1", "issue" : "4", "issued" : { "date-parts" : [ [ "2007" ] ] }, "page" : "1324-1347", "title" : "Toward an interoperable dynamic network analysis toolkit", "type" : "article-journal", "volume" : "43" }, "uris" : [ "http://www.mendeley.com/documents/?uuid=13632951-3334-4ea9-b39d-87ce95dec98c" ] } ], "mendeley" : { "formattedCitation" : "[10]", "plainTextFormattedCitation" : "[10]", "previouslyFormattedCitation" : "[10]" }, "properties" : { "noteIndex" : 0 }, "schema" : "https://github.com/citation-style-language/schema/raw/master/csl-citation.json" }</w:instrText>
      </w:r>
      <w:r>
        <w:rPr>
          <w:rFonts w:ascii="Arcon" w:hAnsi="Arcon"/>
          <w:sz w:val="22"/>
        </w:rPr>
        <w:fldChar w:fldCharType="separate"/>
      </w:r>
      <w:r w:rsidRPr="00EB38D9">
        <w:rPr>
          <w:rFonts w:ascii="Arcon" w:hAnsi="Arcon"/>
          <w:noProof/>
          <w:sz w:val="22"/>
        </w:rPr>
        <w:t>[10]</w:t>
      </w:r>
      <w:r>
        <w:rPr>
          <w:rFonts w:ascii="Arcon" w:hAnsi="Arcon"/>
          <w:sz w:val="22"/>
        </w:rPr>
        <w:fldChar w:fldCharType="end"/>
      </w:r>
    </w:p>
    <w:p w14:paraId="0C062FF5" w14:textId="2E0A8F19" w:rsidR="00F94C8D" w:rsidRDefault="00F94C8D" w:rsidP="00824440">
      <w:pPr>
        <w:spacing w:after="0"/>
        <w:rPr>
          <w:rFonts w:ascii="Arcon" w:hAnsi="Arcon"/>
          <w:sz w:val="22"/>
        </w:rPr>
      </w:pPr>
    </w:p>
    <w:p w14:paraId="051FBFB7" w14:textId="0D88F01A" w:rsidR="00F94C8D" w:rsidRDefault="00F94C8D" w:rsidP="00824440">
      <w:pPr>
        <w:spacing w:after="0"/>
        <w:rPr>
          <w:rFonts w:ascii="Arcon" w:hAnsi="Arcon"/>
          <w:sz w:val="22"/>
        </w:rPr>
      </w:pPr>
      <w:r>
        <w:rPr>
          <w:rFonts w:ascii="Arcon" w:hAnsi="Arcon"/>
          <w:sz w:val="22"/>
        </w:rPr>
        <w:t xml:space="preserve">In </w:t>
      </w:r>
      <w:r>
        <w:rPr>
          <w:rFonts w:ascii="Arcon" w:hAnsi="Arcon"/>
          <w:sz w:val="22"/>
        </w:rPr>
        <w:fldChar w:fldCharType="begin" w:fldLock="1"/>
      </w:r>
      <w:r w:rsidR="003C3E7E">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Pr>
          <w:rFonts w:ascii="Arcon" w:hAnsi="Arcon"/>
          <w:sz w:val="22"/>
        </w:rPr>
        <w:fldChar w:fldCharType="separate"/>
      </w:r>
      <w:r w:rsidRPr="00F94C8D">
        <w:rPr>
          <w:rFonts w:ascii="Arcon" w:hAnsi="Arcon"/>
          <w:noProof/>
          <w:sz w:val="22"/>
        </w:rPr>
        <w:t>[9]</w:t>
      </w:r>
      <w:r>
        <w:rPr>
          <w:rFonts w:ascii="Arcon" w:hAnsi="Arcon"/>
          <w:sz w:val="22"/>
        </w:rPr>
        <w:fldChar w:fldCharType="end"/>
      </w:r>
      <w:r>
        <w:rPr>
          <w:rFonts w:ascii="Arcon" w:hAnsi="Arcon"/>
          <w:sz w:val="22"/>
        </w:rPr>
        <w:t xml:space="preserve"> the key advances</w:t>
      </w:r>
      <w:r w:rsidR="000007A1">
        <w:rPr>
          <w:rFonts w:ascii="Arcon" w:hAnsi="Arcon"/>
          <w:sz w:val="22"/>
        </w:rPr>
        <w:t xml:space="preserve"> that allow for the analysis of such dynamic networks are identified as:</w:t>
      </w:r>
    </w:p>
    <w:p w14:paraId="19062066" w14:textId="3C7AF610" w:rsidR="000007A1" w:rsidRPr="00593260" w:rsidRDefault="000007A1" w:rsidP="00593260">
      <w:pPr>
        <w:pStyle w:val="ListParagraph"/>
        <w:numPr>
          <w:ilvl w:val="0"/>
          <w:numId w:val="19"/>
        </w:numPr>
        <w:spacing w:after="0"/>
        <w:rPr>
          <w:rFonts w:ascii="Arcon" w:hAnsi="Arcon"/>
          <w:sz w:val="22"/>
        </w:rPr>
      </w:pPr>
      <w:r w:rsidRPr="00593260">
        <w:rPr>
          <w:rFonts w:ascii="Arcon" w:hAnsi="Arcon"/>
          <w:sz w:val="22"/>
        </w:rPr>
        <w:t>The meta matrix</w:t>
      </w:r>
    </w:p>
    <w:p w14:paraId="585E80AB" w14:textId="5134859D" w:rsidR="000007A1" w:rsidRPr="00593260" w:rsidRDefault="000007A1" w:rsidP="00593260">
      <w:pPr>
        <w:pStyle w:val="ListParagraph"/>
        <w:numPr>
          <w:ilvl w:val="0"/>
          <w:numId w:val="19"/>
        </w:numPr>
        <w:spacing w:after="0"/>
        <w:rPr>
          <w:rFonts w:ascii="Arcon" w:hAnsi="Arcon"/>
          <w:sz w:val="22"/>
        </w:rPr>
      </w:pPr>
      <w:r w:rsidRPr="00593260">
        <w:rPr>
          <w:rFonts w:ascii="Arcon" w:hAnsi="Arcon"/>
          <w:sz w:val="22"/>
        </w:rPr>
        <w:t>Probabilistic edges between nodes</w:t>
      </w:r>
    </w:p>
    <w:p w14:paraId="6C609B59" w14:textId="642F7F8E" w:rsidR="000007A1" w:rsidRPr="00593260" w:rsidRDefault="000007A1" w:rsidP="00593260">
      <w:pPr>
        <w:pStyle w:val="ListParagraph"/>
        <w:numPr>
          <w:ilvl w:val="0"/>
          <w:numId w:val="19"/>
        </w:numPr>
        <w:spacing w:after="0"/>
        <w:rPr>
          <w:rFonts w:ascii="Arcon" w:hAnsi="Arcon"/>
          <w:sz w:val="22"/>
        </w:rPr>
      </w:pPr>
      <w:r w:rsidRPr="00593260">
        <w:rPr>
          <w:rFonts w:ascii="Arcon" w:hAnsi="Arcon"/>
          <w:sz w:val="22"/>
        </w:rPr>
        <w:t>Combining social networks with cognitive science and multi-agent systems</w:t>
      </w:r>
    </w:p>
    <w:p w14:paraId="337037E1" w14:textId="7142BDC8" w:rsidR="009A77DC" w:rsidRDefault="009A77DC" w:rsidP="00824440">
      <w:pPr>
        <w:spacing w:after="0"/>
        <w:rPr>
          <w:rFonts w:ascii="Arcon" w:hAnsi="Arcon"/>
          <w:i/>
          <w:sz w:val="22"/>
        </w:rPr>
      </w:pPr>
      <w:r w:rsidRPr="003C398C">
        <w:rPr>
          <w:rFonts w:ascii="Arcon" w:hAnsi="Arcon"/>
          <w:i/>
          <w:sz w:val="22"/>
        </w:rPr>
        <w:t>The Meta Matrix</w:t>
      </w:r>
    </w:p>
    <w:p w14:paraId="091E7A33" w14:textId="318C4676" w:rsidR="009A77DC" w:rsidRDefault="003C3E7E" w:rsidP="00824440">
      <w:pPr>
        <w:spacing w:after="0"/>
        <w:rPr>
          <w:rFonts w:ascii="Arcon" w:hAnsi="Arcon"/>
          <w:sz w:val="22"/>
        </w:rPr>
      </w:pPr>
      <w:r>
        <w:rPr>
          <w:rFonts w:ascii="Arcon" w:hAnsi="Arcon"/>
          <w:sz w:val="22"/>
        </w:rPr>
        <w:t>The Meta matrix is a method used in operations research and organisational management that seeks to represent the entity and class relationships as a collection of networks. In the DNA context this translates as a multi-mode, multi-</w:t>
      </w:r>
      <w:proofErr w:type="spellStart"/>
      <w:r>
        <w:rPr>
          <w:rFonts w:ascii="Arcon" w:hAnsi="Arcon"/>
          <w:sz w:val="22"/>
        </w:rPr>
        <w:t>plex</w:t>
      </w:r>
      <w:proofErr w:type="spellEnd"/>
      <w:r>
        <w:rPr>
          <w:rFonts w:ascii="Arcon" w:hAnsi="Arcon"/>
          <w:sz w:val="22"/>
        </w:rPr>
        <w:t xml:space="preserve"> approach to representing systems. </w:t>
      </w:r>
      <w:r w:rsidR="006821BA">
        <w:rPr>
          <w:rFonts w:ascii="Arcon" w:hAnsi="Arcon"/>
          <w:sz w:val="22"/>
        </w:rPr>
        <w:t xml:space="preserve">Therefore </w:t>
      </w:r>
      <w:r>
        <w:rPr>
          <w:rFonts w:ascii="Arcon" w:hAnsi="Arcon"/>
          <w:sz w:val="22"/>
        </w:rPr>
        <w:t xml:space="preserve">the </w:t>
      </w:r>
      <w:r w:rsidR="006821BA">
        <w:rPr>
          <w:rFonts w:ascii="Arcon" w:hAnsi="Arcon"/>
          <w:sz w:val="22"/>
        </w:rPr>
        <w:t>Meta</w:t>
      </w:r>
      <w:r>
        <w:rPr>
          <w:rFonts w:ascii="Arcon" w:hAnsi="Arcon"/>
          <w:sz w:val="22"/>
        </w:rPr>
        <w:t xml:space="preserve"> matrix can </w:t>
      </w:r>
      <w:r w:rsidR="006821BA">
        <w:rPr>
          <w:rFonts w:ascii="Arcon" w:hAnsi="Arcon"/>
          <w:sz w:val="22"/>
        </w:rPr>
        <w:t>contain</w:t>
      </w:r>
      <w:r>
        <w:rPr>
          <w:rFonts w:ascii="Arcon" w:hAnsi="Arcon"/>
          <w:sz w:val="22"/>
        </w:rPr>
        <w:t xml:space="preserve"> </w:t>
      </w:r>
      <w:r w:rsidR="006821BA">
        <w:rPr>
          <w:rFonts w:ascii="Arcon" w:hAnsi="Arcon"/>
          <w:sz w:val="22"/>
        </w:rPr>
        <w:t xml:space="preserve">a social network, a membership network and knowledge network and allow us to explore and analyse the connections between them. </w:t>
      </w:r>
      <w:r>
        <w:rPr>
          <w:rFonts w:ascii="Arcon" w:hAnsi="Arcon"/>
          <w:sz w:val="22"/>
        </w:rPr>
        <w:fldChar w:fldCharType="begin" w:fldLock="1"/>
      </w:r>
      <w:r w:rsidR="00E11A8E">
        <w:rPr>
          <w:rFonts w:ascii="Arcon" w:hAnsi="Arcon"/>
          <w:sz w:val="22"/>
        </w:rPr>
        <w:instrText>ADDIN CSL_CITATION { "citationItems" : [ { "id" : "ITEM-1", "itemData" : { "DOI" : "10.1.1.150.3888", "ISBN" : "ADA460034", "abstract" : "ORA is a network analysis tool that detects risks or vulnerabilities of an organization\u2019s design structure. The design structure of an organization is the relationship among its personnel, knowledge, resources, and tasks entities. These entities and relationships are represented by the Meta-Matrix. Measures that take as input a Meta-Matrix are used to analyze the structural properties of an organization for potential risk. ORA contains over 50 measures which are categorized by which type of risk they detect. Measures are also organized by input requirements and by output. ORA generates formatted reports viewable on screen or in log files, and reads and writes networks in multiple data formats to be interoperable with existing network analysis packages. In addition, it has tools for graphically visualizing Meta-Matrix data and for optimizing a network\u2019s design structure. ORA uses a Java interface for ease of use, and a C++ computational backend. The current version ORA 1.2 software is available on the CASOS website http://www.casos.ece.cmu.edu/projects/ORA/index.html.", "author" : [ { "dropping-particle" : "", "family" : "Carley", "given" : "K.M.", "non-dropping-particle" : "", "parse-names" : false, "suffix" : "" } ], "container-title" : "Science", "id" : "ITEM-1", "issue" : "January", "issued" : { "date-parts" : [ [ "2004" ] ] }, "page" : "49", "title" : "Ora: Organization risk analyzer", "type" : "article-journal" }, "uris" : [ "http://www.mendeley.com/documents/?uuid=b0337e1b-598f-4dff-bba6-be7c4399b143" ] }, { "id" : "ITEM-2", "itemData" : { "DOI" : "10.1016/j.dss.2006.04.003", "ISBN" : "01679236", "ISSN" : "01679236", "abstract" : "To facilitate the analysis of real and simulated data on groups, organizations and societies, tools and measures are needed that can handle relational or network data that is multi-mode, multi-link and multi-time period in which nodes and edges have attributes with possible data errors and missing data. The integrated CASOS dynamic network analysis toolkit described in this paper is an interoperable set of scalable software tools. These tools form a toolchain that facilitate the dynamic extraction, analysis, visualization and reasoning about key actors, hidden groups, vulnerabilities and changes in such data at varying levels of fidelity. We present these tools and illustrate their capabilities using data collected from a series of 368 texts on an organizational system interfaced with covert networks in the Middle East. ?? 2006 Elsevier B.V. All rights reserved.", "author" : [ { "dropping-particle" : "", "family" : "Carley", "given" : "Kathleen M.", "non-dropping-particle" : "", "parse-names" : false, "suffix" : "" }, { "dropping-particle" : "", "family" : "Diesner", "given" : "Jana", "non-dropping-particle" : "", "parse-names" : false, "suffix" : "" }, { "dropping-particle" : "", "family" : "Reminga", "given" : "Jeffrey", "non-dropping-particle" : "", "parse-names" : false, "suffix" : "" }, { "dropping-particle" : "", "family" : "Tsvetovat", "given" : "Maksim", "non-dropping-particle" : "", "parse-names" : false, "suffix" : "" } ], "container-title" : "Decision Support Systems", "id" : "ITEM-2", "issue" : "4", "issued" : { "date-parts" : [ [ "2007" ] ] }, "page" : "1324-1347", "title" : "Toward an interoperable dynamic network analysis toolkit", "type" : "article-journal", "volume" : "43" }, "uris" : [ "http://www.mendeley.com/documents/?uuid=13632951-3334-4ea9-b39d-87ce95dec98c" ] }, { "id" : "ITEM-3", "itemData" : { "author" : [ { "dropping-particle" : "", "family" : "Snijders", "given" : "Tom A B", "non-dropping-particle" : "", "parse-names" : false, "suffix" : "" } ], "container-title" : "BRiMS 2015", "id" : "ITEM-3", "issue" : "November", "issued" : { "date-parts" : [ [ "2015" ] ] }, "title" : "Introduction To Dynamic Social Network Analysis", "type" : "article-journal" }, "uris" : [ "http://www.mendeley.com/documents/?uuid=e154163f-3bcc-495b-a0fc-5247fe394854" ] }, { "id" : "ITEM-4", "itemData" : { "author" : [ { "dropping-particle" : "", "family" : "Carley", "given" : "Kathleen M.", "non-dropping-particle" : "", "parse-names" : false, "suffix" : "" } ], "id" : "ITEM-4", "issue" : "September", "issued" : { "date-parts" : [ [ "2001" ] ] }, "title" : "Dynamic Network Analysis", "type" : "article-journal" }, "uris" : [ "http://www.mendeley.com/documents/?uuid=f5347abb-1f1f-45d4-962c-6f5e4c1598c1" ] } ], "mendeley" : { "formattedCitation" : "[9]\u2013[12]", "plainTextFormattedCitation" : "[9]\u2013[12]", "previouslyFormattedCitation" : "[9]\u2013[12]" }, "properties" : { "noteIndex" : 0 }, "schema" : "https://github.com/citation-style-language/schema/raw/master/csl-citation.json" }</w:instrText>
      </w:r>
      <w:r>
        <w:rPr>
          <w:rFonts w:ascii="Arcon" w:hAnsi="Arcon"/>
          <w:sz w:val="22"/>
        </w:rPr>
        <w:fldChar w:fldCharType="separate"/>
      </w:r>
      <w:r w:rsidRPr="003C3E7E">
        <w:rPr>
          <w:rFonts w:ascii="Arcon" w:hAnsi="Arcon"/>
          <w:noProof/>
          <w:sz w:val="22"/>
        </w:rPr>
        <w:t>[9]–[12]</w:t>
      </w:r>
      <w:r>
        <w:rPr>
          <w:rFonts w:ascii="Arcon" w:hAnsi="Arcon"/>
          <w:sz w:val="22"/>
        </w:rPr>
        <w:fldChar w:fldCharType="end"/>
      </w:r>
    </w:p>
    <w:p w14:paraId="3A3DCBD2" w14:textId="77777777" w:rsidR="003C3E7E" w:rsidRDefault="003C3E7E" w:rsidP="00824440">
      <w:pPr>
        <w:spacing w:after="0"/>
        <w:rPr>
          <w:rFonts w:ascii="Arcon" w:hAnsi="Arcon"/>
          <w:sz w:val="22"/>
        </w:rPr>
      </w:pPr>
    </w:p>
    <w:p w14:paraId="546E9F87" w14:textId="7784F7FB" w:rsidR="003C398C" w:rsidRDefault="003C398C" w:rsidP="003C398C">
      <w:pPr>
        <w:spacing w:after="0"/>
        <w:rPr>
          <w:rFonts w:ascii="Arcon" w:hAnsi="Arcon"/>
          <w:i/>
          <w:sz w:val="22"/>
        </w:rPr>
      </w:pPr>
      <w:r>
        <w:rPr>
          <w:rFonts w:ascii="Arcon" w:hAnsi="Arcon"/>
          <w:i/>
          <w:sz w:val="22"/>
        </w:rPr>
        <w:t>Probabilistic Ties</w:t>
      </w:r>
    </w:p>
    <w:p w14:paraId="624FB62A" w14:textId="211DB644" w:rsidR="003C398C" w:rsidRDefault="003C398C" w:rsidP="00E11A8E">
      <w:pPr>
        <w:spacing w:after="0"/>
        <w:rPr>
          <w:rFonts w:ascii="Arcon" w:hAnsi="Arcon"/>
          <w:sz w:val="22"/>
        </w:rPr>
      </w:pPr>
      <w:r w:rsidRPr="00E11A8E">
        <w:rPr>
          <w:rFonts w:ascii="Arcon" w:hAnsi="Arcon"/>
          <w:sz w:val="22"/>
        </w:rPr>
        <w:t xml:space="preserve">The ties or connections in the </w:t>
      </w:r>
      <w:r w:rsidR="00593260" w:rsidRPr="00E11A8E">
        <w:rPr>
          <w:rFonts w:ascii="Arcon" w:hAnsi="Arcon"/>
          <w:sz w:val="22"/>
        </w:rPr>
        <w:t>Meta</w:t>
      </w:r>
      <w:r w:rsidRPr="00E11A8E">
        <w:rPr>
          <w:rFonts w:ascii="Arcon" w:hAnsi="Arcon"/>
          <w:sz w:val="22"/>
        </w:rPr>
        <w:t xml:space="preserve"> matrix are probabilistic with various factors affecting their probability. This allows for </w:t>
      </w:r>
      <w:r w:rsidR="00593260" w:rsidRPr="00E11A8E">
        <w:rPr>
          <w:rFonts w:ascii="Arcon" w:hAnsi="Arcon"/>
          <w:sz w:val="22"/>
        </w:rPr>
        <w:t xml:space="preserve">inclusion of the observers </w:t>
      </w:r>
      <w:r w:rsidR="00E11A8E">
        <w:rPr>
          <w:rFonts w:ascii="Arcon" w:hAnsi="Arcon"/>
          <w:sz w:val="22"/>
        </w:rPr>
        <w:t xml:space="preserve">uncertainty and the likelihood that the tie is present at the time of observation. These probabilities themselves and their temporal evolution maybe estimated by the Bayesian methods, cognitive inferencing and models of social and cognitive change. </w:t>
      </w:r>
      <w:r w:rsidR="00E11A8E">
        <w:rPr>
          <w:rFonts w:ascii="Arcon" w:hAnsi="Arcon"/>
          <w:sz w:val="22"/>
        </w:rPr>
        <w:fldChar w:fldCharType="begin" w:fldLock="1"/>
      </w:r>
      <w:r w:rsidR="00AE1BE9">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sidR="00E11A8E">
        <w:rPr>
          <w:rFonts w:ascii="Arcon" w:hAnsi="Arcon"/>
          <w:sz w:val="22"/>
        </w:rPr>
        <w:fldChar w:fldCharType="separate"/>
      </w:r>
      <w:r w:rsidR="00E11A8E" w:rsidRPr="00E11A8E">
        <w:rPr>
          <w:rFonts w:ascii="Arcon" w:hAnsi="Arcon"/>
          <w:noProof/>
          <w:sz w:val="22"/>
        </w:rPr>
        <w:t>[9]</w:t>
      </w:r>
      <w:r w:rsidR="00E11A8E">
        <w:rPr>
          <w:rFonts w:ascii="Arcon" w:hAnsi="Arcon"/>
          <w:sz w:val="22"/>
        </w:rPr>
        <w:fldChar w:fldCharType="end"/>
      </w:r>
    </w:p>
    <w:p w14:paraId="027A078A" w14:textId="77777777" w:rsidR="00067FA0" w:rsidRDefault="00067FA0" w:rsidP="00E11A8E">
      <w:pPr>
        <w:spacing w:after="0"/>
        <w:rPr>
          <w:rFonts w:ascii="Arcon" w:hAnsi="Arcon"/>
          <w:sz w:val="22"/>
        </w:rPr>
      </w:pPr>
    </w:p>
    <w:p w14:paraId="50FBDB75" w14:textId="0FC22E70" w:rsidR="00E11A8E" w:rsidRDefault="00E11A8E" w:rsidP="00E11A8E">
      <w:pPr>
        <w:spacing w:after="0"/>
        <w:rPr>
          <w:rFonts w:ascii="Arcon" w:hAnsi="Arcon"/>
          <w:i/>
          <w:sz w:val="22"/>
        </w:rPr>
      </w:pPr>
      <w:r>
        <w:rPr>
          <w:rFonts w:ascii="Arcon" w:hAnsi="Arcon"/>
          <w:i/>
          <w:sz w:val="22"/>
        </w:rPr>
        <w:t>Multi Agent Network Models</w:t>
      </w:r>
    </w:p>
    <w:p w14:paraId="5CB0EF15" w14:textId="0A320AD1" w:rsidR="00596C1E" w:rsidRPr="00596C1E" w:rsidRDefault="00596C1E" w:rsidP="00E11A8E">
      <w:pPr>
        <w:spacing w:after="0"/>
        <w:rPr>
          <w:rFonts w:ascii="Arcon" w:hAnsi="Arcon"/>
          <w:sz w:val="22"/>
        </w:rPr>
      </w:pPr>
      <w:r>
        <w:rPr>
          <w:rFonts w:ascii="Arcon" w:hAnsi="Arcon"/>
          <w:sz w:val="22"/>
        </w:rPr>
        <w:t xml:space="preserve">As previously discussed the SNA treatment of nodes as static agents unable to learn is insufficient when dynamic networks are concerned. In DNA the nodes are able to take actions, learn from experience and alter their networks as a result. Some social and cognitive processes that influence the agent’s interactions are relative similarity, relative expertise and co-workers. The dynamic behaviour of the network emerges from these interactions and experience a shared evolution. </w:t>
      </w:r>
      <w:r>
        <w:rPr>
          <w:rFonts w:ascii="Arcon" w:hAnsi="Arcon"/>
          <w:sz w:val="22"/>
        </w:rPr>
        <w:fldChar w:fldCharType="begin" w:fldLock="1"/>
      </w:r>
      <w:r w:rsidR="00AE1BE9">
        <w:rPr>
          <w:rFonts w:ascii="Arcon" w:hAnsi="Arcon"/>
          <w:sz w:val="22"/>
        </w:rPr>
        <w:instrText>ADDIN CSL_CITATION { "citationItems" : [ { "id" : "ITEM-1", "itemData" : { "author" : [ { "dropping-particle" : "", "family" : "Carley", "given" : "Kathleen M.", "non-dropping-particle" : "", "parse-names" : false, "suffix" : "" } ], "id" : "ITEM-1", "issue" : "September", "issued" : { "date-parts" : [ [ "2001" ] ] }, "title" : "Dynamic Network Analysis", "type" : "article-journal" }, "uris" : [ "http://www.mendeley.com/documents/?uuid=f5347abb-1f1f-45d4-962c-6f5e4c1598c1" ] } ], "mendeley" : { "formattedCitation" : "[9]", "plainTextFormattedCitation" : "[9]", "previouslyFormattedCitation" : "[9]" }, "properties" : { "noteIndex" : 0 }, "schema" : "https://github.com/citation-style-language/schema/raw/master/csl-citation.json" }</w:instrText>
      </w:r>
      <w:r>
        <w:rPr>
          <w:rFonts w:ascii="Arcon" w:hAnsi="Arcon"/>
          <w:sz w:val="22"/>
        </w:rPr>
        <w:fldChar w:fldCharType="separate"/>
      </w:r>
      <w:r w:rsidRPr="00E11A8E">
        <w:rPr>
          <w:rFonts w:ascii="Arcon" w:hAnsi="Arcon"/>
          <w:noProof/>
          <w:sz w:val="22"/>
        </w:rPr>
        <w:t>[9]</w:t>
      </w:r>
      <w:r>
        <w:rPr>
          <w:rFonts w:ascii="Arcon" w:hAnsi="Arcon"/>
          <w:sz w:val="22"/>
        </w:rPr>
        <w:fldChar w:fldCharType="end"/>
      </w:r>
    </w:p>
    <w:p w14:paraId="1957ED12" w14:textId="77777777" w:rsidR="00596C1E" w:rsidRDefault="00596C1E" w:rsidP="00E11A8E">
      <w:pPr>
        <w:spacing w:after="0"/>
        <w:rPr>
          <w:rFonts w:ascii="Arcon" w:hAnsi="Arcon"/>
          <w:sz w:val="22"/>
        </w:rPr>
      </w:pPr>
    </w:p>
    <w:p w14:paraId="16A8BBFB" w14:textId="194EF4E8" w:rsidR="00A07F1F" w:rsidRDefault="00A07F1F" w:rsidP="00E11A8E">
      <w:pPr>
        <w:spacing w:after="0"/>
        <w:rPr>
          <w:rFonts w:ascii="Arcon" w:hAnsi="Arcon"/>
          <w:sz w:val="22"/>
        </w:rPr>
      </w:pPr>
      <w:r>
        <w:rPr>
          <w:rFonts w:ascii="Arcon" w:hAnsi="Arcon"/>
          <w:sz w:val="22"/>
        </w:rPr>
        <w:t xml:space="preserve">We briefly discuss some of the more common measures associated with networks which relate to their global and local properties. These will be important when we discuss similarity because one of the ways to assess similarity is to consider snapshots of a network attribute at different time intervals. </w:t>
      </w:r>
    </w:p>
    <w:p w14:paraId="0D9B4912" w14:textId="77777777" w:rsidR="00A07F1F" w:rsidRDefault="00A07F1F" w:rsidP="00E11A8E">
      <w:pPr>
        <w:spacing w:after="0"/>
        <w:rPr>
          <w:rFonts w:ascii="Arcon" w:hAnsi="Arcon"/>
          <w:sz w:val="22"/>
        </w:rPr>
      </w:pPr>
    </w:p>
    <w:p w14:paraId="0033FB80" w14:textId="109A5A6D" w:rsidR="00F94C8D" w:rsidRPr="005C44A0" w:rsidRDefault="001506A3" w:rsidP="001506A3">
      <w:pPr>
        <w:pStyle w:val="h2"/>
      </w:pPr>
      <w:bookmarkStart w:id="10" w:name="_Toc447659384"/>
      <w:r>
        <w:t>NETWORK MEASURES: LOCAL</w:t>
      </w:r>
      <w:bookmarkEnd w:id="10"/>
      <w:r>
        <w:t xml:space="preserve"> </w:t>
      </w:r>
    </w:p>
    <w:p w14:paraId="180084D5" w14:textId="5C50E46F" w:rsidR="00EB38D9" w:rsidRDefault="00AE1BE9" w:rsidP="00EB38D9">
      <w:pPr>
        <w:spacing w:after="0"/>
        <w:rPr>
          <w:rFonts w:ascii="Arcon" w:hAnsi="Arcon"/>
          <w:sz w:val="22"/>
        </w:rPr>
      </w:pPr>
      <w:r>
        <w:rPr>
          <w:rFonts w:ascii="Arcon" w:hAnsi="Arcon"/>
          <w:sz w:val="22"/>
        </w:rPr>
        <w:t xml:space="preserve">Centrality measures are a fundamental statistic in network analysis. In </w:t>
      </w:r>
      <w:r>
        <w:rPr>
          <w:rFonts w:ascii="Arcon" w:hAnsi="Arcon"/>
          <w:sz w:val="22"/>
        </w:rPr>
        <w:fldChar w:fldCharType="begin" w:fldLock="1"/>
      </w:r>
      <w:r w:rsidR="005E6EA0">
        <w:rPr>
          <w:rFonts w:ascii="Arcon" w:hAnsi="Arcon"/>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mendeley" : { "formattedCitation" : "[13]", "plainTextFormattedCitation" : "[13]", "previouslyFormattedCitation" : "[13]" }, "properties" : { "noteIndex" : 0 }, "schema" : "https://github.com/citation-style-language/schema/raw/master/csl-citation.json" }</w:instrText>
      </w:r>
      <w:r>
        <w:rPr>
          <w:rFonts w:ascii="Arcon" w:hAnsi="Arcon"/>
          <w:sz w:val="22"/>
        </w:rPr>
        <w:fldChar w:fldCharType="separate"/>
      </w:r>
      <w:r w:rsidRPr="00AE1BE9">
        <w:rPr>
          <w:rFonts w:ascii="Arcon" w:hAnsi="Arcon"/>
          <w:noProof/>
          <w:sz w:val="22"/>
        </w:rPr>
        <w:t>[13]</w:t>
      </w:r>
      <w:r>
        <w:rPr>
          <w:rFonts w:ascii="Arcon" w:hAnsi="Arcon"/>
          <w:sz w:val="22"/>
        </w:rPr>
        <w:fldChar w:fldCharType="end"/>
      </w:r>
      <w:r>
        <w:rPr>
          <w:rFonts w:ascii="Arcon" w:hAnsi="Arcon"/>
          <w:sz w:val="22"/>
        </w:rPr>
        <w:t xml:space="preserve"> two paradigms of centrality definitions are suggested. One is the means based definition of centrality or the graph theoretic and the other is the ends-based definition which is a dynamic model based view that focuses on the outcome for the nodes in a network where there is flows across the nodes</w:t>
      </w:r>
      <w:r w:rsidR="005E6EA0">
        <w:rPr>
          <w:rFonts w:ascii="Arcon" w:hAnsi="Arcon"/>
          <w:sz w:val="22"/>
        </w:rPr>
        <w:fldChar w:fldCharType="begin" w:fldLock="1"/>
      </w:r>
      <w:r w:rsidR="005E6EA0">
        <w:rPr>
          <w:rFonts w:ascii="Arcon" w:hAnsi="Arcon"/>
          <w:sz w:val="22"/>
        </w:rPr>
        <w:instrText>ADDIN CSL_CITATION { "citationItems" : [ { "id" : "ITEM-1",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1", "issue" : "1", "issued" : { "date-parts" : [ [ "2005" ] ] }, "page" : "55-71", "title" : "Centrality and network flow", "type" : "article-journal", "volume" : "27" }, "uris" : [ "http://www.mendeley.com/documents/?uuid=643da6c4-595f-4ea7-bb86-9144ad8c07d8" ] } ], "mendeley" : { "formattedCitation" : "[14]", "plainTextFormattedCitation" : "[14]", "previouslyFormattedCitation" : "[14]" }, "properties" : { "noteIndex" : 0 }, "schema" : "https://github.com/citation-style-language/schema/raw/master/csl-citation.json" }</w:instrText>
      </w:r>
      <w:r w:rsidR="005E6EA0">
        <w:rPr>
          <w:rFonts w:ascii="Arcon" w:hAnsi="Arcon"/>
          <w:sz w:val="22"/>
        </w:rPr>
        <w:fldChar w:fldCharType="separate"/>
      </w:r>
      <w:r w:rsidR="005E6EA0" w:rsidRPr="005E6EA0">
        <w:rPr>
          <w:rFonts w:ascii="Arcon" w:hAnsi="Arcon"/>
          <w:noProof/>
          <w:sz w:val="22"/>
        </w:rPr>
        <w:t>[14]</w:t>
      </w:r>
      <w:r w:rsidR="005E6EA0">
        <w:rPr>
          <w:rFonts w:ascii="Arcon" w:hAnsi="Arcon"/>
          <w:sz w:val="22"/>
        </w:rPr>
        <w:fldChar w:fldCharType="end"/>
      </w:r>
      <w:r>
        <w:rPr>
          <w:rFonts w:ascii="Arcon" w:hAnsi="Arcon"/>
          <w:sz w:val="22"/>
        </w:rPr>
        <w:t xml:space="preserve">. However, both approaches agree that this measure is a node level property. </w:t>
      </w:r>
    </w:p>
    <w:p w14:paraId="0F23C22D" w14:textId="62FE98D7" w:rsidR="005E6EA0" w:rsidRDefault="005E6EA0" w:rsidP="00EB38D9">
      <w:pPr>
        <w:spacing w:after="0"/>
        <w:rPr>
          <w:rFonts w:ascii="Arcon" w:hAnsi="Arcon"/>
          <w:sz w:val="22"/>
        </w:rPr>
      </w:pPr>
    </w:p>
    <w:p w14:paraId="21D77DB7" w14:textId="74AFDE7C" w:rsidR="005E6EA0" w:rsidRDefault="005E6EA0" w:rsidP="00EB38D9">
      <w:pPr>
        <w:spacing w:after="0"/>
        <w:rPr>
          <w:rFonts w:ascii="Arcon" w:hAnsi="Arcon"/>
          <w:sz w:val="22"/>
        </w:rPr>
      </w:pPr>
      <w:r>
        <w:rPr>
          <w:rFonts w:ascii="Arcon" w:hAnsi="Arcon"/>
          <w:sz w:val="22"/>
        </w:rPr>
        <w:t>In both formulations of centrality measures noted above we characterise centrality measures as follows:</w:t>
      </w:r>
      <w:r>
        <w:rPr>
          <w:rFonts w:ascii="Arcon" w:hAnsi="Arcon"/>
          <w:sz w:val="22"/>
        </w:rPr>
        <w:fldChar w:fldCharType="begin" w:fldLock="1"/>
      </w:r>
      <w:r w:rsidR="003D392B">
        <w:rPr>
          <w:rFonts w:ascii="Arcon" w:hAnsi="Arcon"/>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mendeley" : { "formattedCitation" : "[13]", "plainTextFormattedCitation" : "[13]", "previouslyFormattedCitation" : "[13]" }, "properties" : { "noteIndex" : 0 }, "schema" : "https://github.com/citation-style-language/schema/raw/master/csl-citation.json" }</w:instrText>
      </w:r>
      <w:r>
        <w:rPr>
          <w:rFonts w:ascii="Arcon" w:hAnsi="Arcon"/>
          <w:sz w:val="22"/>
        </w:rPr>
        <w:fldChar w:fldCharType="separate"/>
      </w:r>
      <w:r w:rsidRPr="005E6EA0">
        <w:rPr>
          <w:rFonts w:ascii="Arcon" w:hAnsi="Arcon"/>
          <w:noProof/>
          <w:sz w:val="22"/>
        </w:rPr>
        <w:t>[13]</w:t>
      </w:r>
      <w:r>
        <w:rPr>
          <w:rFonts w:ascii="Arcon" w:hAnsi="Arcon"/>
          <w:sz w:val="22"/>
        </w:rPr>
        <w:fldChar w:fldCharType="end"/>
      </w:r>
    </w:p>
    <w:p w14:paraId="5C7F6414" w14:textId="0B1E0D39" w:rsidR="005E6EA0" w:rsidRDefault="005E6EA0" w:rsidP="005E6EA0">
      <w:pPr>
        <w:pStyle w:val="ListParagraph"/>
        <w:numPr>
          <w:ilvl w:val="0"/>
          <w:numId w:val="22"/>
        </w:numPr>
        <w:spacing w:after="0"/>
        <w:rPr>
          <w:rFonts w:ascii="Arcon" w:hAnsi="Arcon"/>
          <w:sz w:val="22"/>
        </w:rPr>
      </w:pPr>
      <w:r>
        <w:rPr>
          <w:rFonts w:ascii="Arcon" w:hAnsi="Arcon"/>
          <w:sz w:val="22"/>
        </w:rPr>
        <w:t>Volume based measures – degree like centrality</w:t>
      </w:r>
    </w:p>
    <w:p w14:paraId="2889DFED" w14:textId="07B90D8B" w:rsidR="005E6EA0" w:rsidRDefault="005E6EA0" w:rsidP="005E6EA0">
      <w:pPr>
        <w:pStyle w:val="ListParagraph"/>
        <w:numPr>
          <w:ilvl w:val="0"/>
          <w:numId w:val="22"/>
        </w:numPr>
        <w:spacing w:after="0"/>
        <w:rPr>
          <w:rFonts w:ascii="Arcon" w:hAnsi="Arcon"/>
          <w:sz w:val="22"/>
        </w:rPr>
      </w:pPr>
      <w:r>
        <w:rPr>
          <w:rFonts w:ascii="Arcon" w:hAnsi="Arcon"/>
          <w:sz w:val="22"/>
        </w:rPr>
        <w:t>Length based measures – closeness like centrality</w:t>
      </w:r>
    </w:p>
    <w:p w14:paraId="57E8595C" w14:textId="6833C543" w:rsidR="005E6EA0" w:rsidRPr="005E6EA0" w:rsidRDefault="005E6EA0" w:rsidP="005E6EA0">
      <w:pPr>
        <w:pStyle w:val="ListParagraph"/>
        <w:numPr>
          <w:ilvl w:val="0"/>
          <w:numId w:val="22"/>
        </w:numPr>
        <w:spacing w:after="0"/>
        <w:rPr>
          <w:rFonts w:ascii="Arcon" w:hAnsi="Arcon"/>
          <w:sz w:val="22"/>
        </w:rPr>
      </w:pPr>
      <w:r>
        <w:rPr>
          <w:rFonts w:ascii="Arcon" w:hAnsi="Arcon"/>
          <w:sz w:val="22"/>
        </w:rPr>
        <w:t xml:space="preserve">Medial measures – betweenness like centrality </w:t>
      </w:r>
    </w:p>
    <w:p w14:paraId="25238B82" w14:textId="2AF8FF88" w:rsidR="005E6EA0" w:rsidRDefault="00A60F57" w:rsidP="00EB38D9">
      <w:pPr>
        <w:spacing w:after="0"/>
        <w:rPr>
          <w:rFonts w:ascii="Arcon" w:hAnsi="Arcon"/>
          <w:sz w:val="22"/>
        </w:rPr>
      </w:pPr>
      <w:r>
        <w:rPr>
          <w:rFonts w:ascii="Arcon" w:hAnsi="Arcon"/>
          <w:sz w:val="22"/>
        </w:rPr>
        <w:t>Volume and length based measures are what are called radial measures because they analyse</w:t>
      </w:r>
      <w:r w:rsidRPr="00A60F57">
        <w:rPr>
          <w:rFonts w:ascii="Arcon" w:hAnsi="Arcon"/>
          <w:sz w:val="22"/>
        </w:rPr>
        <w:t xml:space="preserve"> walks that emanate from or terminate with a given node</w:t>
      </w:r>
      <w:r>
        <w:rPr>
          <w:rFonts w:ascii="Arcon" w:hAnsi="Arcon"/>
          <w:sz w:val="22"/>
        </w:rPr>
        <w:t xml:space="preserve">. Medial measures on the other hand are based on position so how many times does one encounter a node while trying to reach other nodes in the network. </w:t>
      </w:r>
    </w:p>
    <w:p w14:paraId="7953006D" w14:textId="77777777" w:rsidR="00366FD8" w:rsidRDefault="00366FD8" w:rsidP="00EB38D9">
      <w:pPr>
        <w:spacing w:after="0"/>
        <w:rPr>
          <w:rFonts w:ascii="Arcon" w:hAnsi="Arcon"/>
          <w:sz w:val="22"/>
        </w:rPr>
      </w:pPr>
    </w:p>
    <w:p w14:paraId="263E82A1" w14:textId="06F0C9C5" w:rsidR="00A60F57" w:rsidRPr="002D1701" w:rsidRDefault="002D1701" w:rsidP="00EB38D9">
      <w:pPr>
        <w:spacing w:after="0"/>
        <w:rPr>
          <w:rFonts w:ascii="Arcon" w:hAnsi="Arcon"/>
          <w:i/>
          <w:sz w:val="22"/>
        </w:rPr>
      </w:pPr>
      <w:r w:rsidRPr="002D1701">
        <w:rPr>
          <w:rFonts w:ascii="Arcon" w:hAnsi="Arcon"/>
          <w:i/>
          <w:sz w:val="22"/>
        </w:rPr>
        <w:t>Degree Centrality</w:t>
      </w:r>
    </w:p>
    <w:p w14:paraId="05AF3906" w14:textId="70C1B5CF" w:rsidR="00BF4D4C" w:rsidRDefault="00BF4D4C" w:rsidP="00BF4D4C">
      <w:pPr>
        <w:spacing w:after="0"/>
        <w:rPr>
          <w:rFonts w:ascii="Arcon" w:hAnsi="Arcon"/>
          <w:sz w:val="22"/>
        </w:rPr>
      </w:pPr>
      <w:r>
        <w:rPr>
          <w:rFonts w:ascii="Arcon" w:hAnsi="Arcon"/>
          <w:sz w:val="22"/>
        </w:rPr>
        <w:t xml:space="preserve">Degree Centrality is a special case of the k-path centrality that </w:t>
      </w:r>
      <w:r w:rsidR="003D392B">
        <w:rPr>
          <w:rFonts w:ascii="Arcon" w:hAnsi="Arcon"/>
          <w:sz w:val="22"/>
        </w:rPr>
        <w:t xml:space="preserve">counts the all the paths of a length, k that originate from a given node. Degree Centrality is then defined as the number of edges incident on a node. Which translates to summing all the rows of the adjacency matrix of a network. </w:t>
      </w:r>
      <w:r w:rsidR="003D392B">
        <w:rPr>
          <w:rFonts w:ascii="Arcon" w:hAnsi="Arcon"/>
          <w:sz w:val="22"/>
        </w:rPr>
        <w:fldChar w:fldCharType="begin" w:fldLock="1"/>
      </w:r>
      <w:r w:rsidR="00107CCD">
        <w:rPr>
          <w:rFonts w:ascii="Arcon" w:hAnsi="Arcon"/>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3], [14]", "plainTextFormattedCitation" : "[13], [14]", "previouslyFormattedCitation" : "[13], [14]" }, "properties" : { "noteIndex" : 0 }, "schema" : "https://github.com/citation-style-language/schema/raw/master/csl-citation.json" }</w:instrText>
      </w:r>
      <w:r w:rsidR="003D392B">
        <w:rPr>
          <w:rFonts w:ascii="Arcon" w:hAnsi="Arcon"/>
          <w:sz w:val="22"/>
        </w:rPr>
        <w:fldChar w:fldCharType="separate"/>
      </w:r>
      <w:r w:rsidR="003D392B" w:rsidRPr="003D392B">
        <w:rPr>
          <w:rFonts w:ascii="Arcon" w:hAnsi="Arcon"/>
          <w:noProof/>
          <w:sz w:val="22"/>
        </w:rPr>
        <w:t>[13], [14]</w:t>
      </w:r>
      <w:r w:rsidR="003D392B">
        <w:rPr>
          <w:rFonts w:ascii="Arcon" w:hAnsi="Arcon"/>
          <w:sz w:val="22"/>
        </w:rPr>
        <w:fldChar w:fldCharType="end"/>
      </w:r>
    </w:p>
    <w:p w14:paraId="5AB9636D" w14:textId="77777777" w:rsidR="0024342B" w:rsidRDefault="0024342B" w:rsidP="00EB38D9">
      <w:pPr>
        <w:spacing w:after="0"/>
        <w:rPr>
          <w:rFonts w:ascii="Arcon" w:hAnsi="Arcon"/>
          <w:i/>
          <w:sz w:val="22"/>
        </w:rPr>
      </w:pPr>
    </w:p>
    <w:p w14:paraId="2809288D" w14:textId="1AE10F21" w:rsidR="00F94C8D" w:rsidRPr="003D392B" w:rsidRDefault="003D392B" w:rsidP="00EB38D9">
      <w:pPr>
        <w:spacing w:after="0"/>
        <w:rPr>
          <w:rFonts w:ascii="Arcon" w:hAnsi="Arcon"/>
          <w:i/>
          <w:sz w:val="22"/>
        </w:rPr>
      </w:pPr>
      <w:r w:rsidRPr="003D392B">
        <w:rPr>
          <w:rFonts w:ascii="Arcon" w:hAnsi="Arcon"/>
          <w:i/>
          <w:sz w:val="22"/>
        </w:rPr>
        <w:t>Closeness Centrality</w:t>
      </w:r>
    </w:p>
    <w:p w14:paraId="3B2312C0" w14:textId="7F1081A6" w:rsidR="003D392B" w:rsidRDefault="003D392B" w:rsidP="003D392B">
      <w:pPr>
        <w:spacing w:after="0"/>
        <w:rPr>
          <w:rFonts w:ascii="Arcon" w:hAnsi="Arcon"/>
          <w:sz w:val="22"/>
        </w:rPr>
      </w:pPr>
      <w:r>
        <w:rPr>
          <w:rFonts w:ascii="Arcon" w:hAnsi="Arcon"/>
          <w:sz w:val="22"/>
        </w:rPr>
        <w:t xml:space="preserve">Closeness Centrality is the graph theoretic distance or the geodetic distance from a given to all the other nodes in a network. </w:t>
      </w:r>
      <w:r>
        <w:rPr>
          <w:rFonts w:ascii="Arcon" w:hAnsi="Arcon"/>
          <w:sz w:val="22"/>
        </w:rPr>
        <w:fldChar w:fldCharType="begin" w:fldLock="1"/>
      </w:r>
      <w:r w:rsidR="00107CCD">
        <w:rPr>
          <w:rFonts w:ascii="Arcon" w:hAnsi="Arcon"/>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3], [14]", "plainTextFormattedCitation" : "[13], [14]", "previouslyFormattedCitation" : "[13], [14]" }, "properties" : { "noteIndex" : 0 }, "schema" : "https://github.com/citation-style-language/schema/raw/master/csl-citation.json" }</w:instrText>
      </w:r>
      <w:r>
        <w:rPr>
          <w:rFonts w:ascii="Arcon" w:hAnsi="Arcon"/>
          <w:sz w:val="22"/>
        </w:rPr>
        <w:fldChar w:fldCharType="separate"/>
      </w:r>
      <w:r w:rsidRPr="003D392B">
        <w:rPr>
          <w:rFonts w:ascii="Arcon" w:hAnsi="Arcon"/>
          <w:noProof/>
          <w:sz w:val="22"/>
        </w:rPr>
        <w:t>[13], [14]</w:t>
      </w:r>
      <w:r>
        <w:rPr>
          <w:rFonts w:ascii="Arcon" w:hAnsi="Arcon"/>
          <w:sz w:val="22"/>
        </w:rPr>
        <w:fldChar w:fldCharType="end"/>
      </w:r>
    </w:p>
    <w:p w14:paraId="4B931967" w14:textId="77777777" w:rsidR="003D392B" w:rsidRDefault="003D392B" w:rsidP="003D392B">
      <w:pPr>
        <w:spacing w:after="0"/>
        <w:rPr>
          <w:rFonts w:ascii="Arcon" w:hAnsi="Arcon"/>
          <w:sz w:val="22"/>
        </w:rPr>
      </w:pPr>
    </w:p>
    <w:p w14:paraId="28A6D81A" w14:textId="6C7DE601" w:rsidR="003D392B" w:rsidRPr="003D392B" w:rsidRDefault="003D392B" w:rsidP="00EB38D9">
      <w:pPr>
        <w:spacing w:after="0"/>
        <w:rPr>
          <w:rFonts w:ascii="Arcon" w:hAnsi="Arcon"/>
          <w:i/>
          <w:sz w:val="22"/>
        </w:rPr>
      </w:pPr>
      <w:r w:rsidRPr="003D392B">
        <w:rPr>
          <w:rFonts w:ascii="Arcon" w:hAnsi="Arcon"/>
          <w:i/>
          <w:sz w:val="22"/>
        </w:rPr>
        <w:t>Betweenness Centrality</w:t>
      </w:r>
    </w:p>
    <w:p w14:paraId="4EFD5B6F" w14:textId="10958A77" w:rsidR="00B6007B" w:rsidRDefault="00B6007B" w:rsidP="00B6007B">
      <w:pPr>
        <w:spacing w:after="0"/>
        <w:rPr>
          <w:rFonts w:ascii="Arcon" w:hAnsi="Arcon"/>
          <w:sz w:val="22"/>
        </w:rPr>
      </w:pPr>
      <w:r w:rsidRPr="00B6007B">
        <w:rPr>
          <w:rFonts w:ascii="Arcon" w:hAnsi="Arcon"/>
          <w:sz w:val="22"/>
        </w:rPr>
        <w:t>Betweenness</w:t>
      </w:r>
      <w:r>
        <w:rPr>
          <w:rFonts w:ascii="Arcon" w:hAnsi="Arcon"/>
          <w:sz w:val="22"/>
        </w:rPr>
        <w:t xml:space="preserve"> </w:t>
      </w:r>
      <w:r w:rsidRPr="00B6007B">
        <w:rPr>
          <w:rFonts w:ascii="Arcon" w:hAnsi="Arcon"/>
          <w:sz w:val="22"/>
        </w:rPr>
        <w:t xml:space="preserve">centrality </w:t>
      </w:r>
      <w:r>
        <w:rPr>
          <w:rFonts w:ascii="Arcon" w:hAnsi="Arcon"/>
          <w:sz w:val="22"/>
        </w:rPr>
        <w:t>counts the number of times that a certain node, x needs to pass another node, y to get to another node, z through the shortest path between them.</w:t>
      </w:r>
      <w:r w:rsidRPr="00B6007B">
        <w:rPr>
          <w:rFonts w:ascii="Arcon" w:hAnsi="Arcon"/>
          <w:sz w:val="22"/>
        </w:rPr>
        <w:t xml:space="preserve"> </w:t>
      </w:r>
      <w:r>
        <w:rPr>
          <w:rFonts w:ascii="Arcon" w:hAnsi="Arcon"/>
          <w:sz w:val="22"/>
        </w:rPr>
        <w:fldChar w:fldCharType="begin" w:fldLock="1"/>
      </w:r>
      <w:r w:rsidR="00107CCD">
        <w:rPr>
          <w:rFonts w:ascii="Arcon" w:hAnsi="Arcon"/>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3], [14]", "plainTextFormattedCitation" : "[13], [14]", "previouslyFormattedCitation" : "[13], [14]" }, "properties" : { "noteIndex" : 0 }, "schema" : "https://github.com/citation-style-language/schema/raw/master/csl-citation.json" }</w:instrText>
      </w:r>
      <w:r>
        <w:rPr>
          <w:rFonts w:ascii="Arcon" w:hAnsi="Arcon"/>
          <w:sz w:val="22"/>
        </w:rPr>
        <w:fldChar w:fldCharType="separate"/>
      </w:r>
      <w:r w:rsidRPr="003D392B">
        <w:rPr>
          <w:rFonts w:ascii="Arcon" w:hAnsi="Arcon"/>
          <w:noProof/>
          <w:sz w:val="22"/>
        </w:rPr>
        <w:t>[13], [14]</w:t>
      </w:r>
      <w:r>
        <w:rPr>
          <w:rFonts w:ascii="Arcon" w:hAnsi="Arcon"/>
          <w:sz w:val="22"/>
        </w:rPr>
        <w:fldChar w:fldCharType="end"/>
      </w:r>
    </w:p>
    <w:p w14:paraId="4BB13767" w14:textId="77777777" w:rsidR="00B6007B" w:rsidRDefault="00B6007B" w:rsidP="00B6007B">
      <w:pPr>
        <w:spacing w:after="0"/>
        <w:rPr>
          <w:rFonts w:ascii="Arcon" w:hAnsi="Arcon"/>
          <w:sz w:val="22"/>
        </w:rPr>
      </w:pPr>
    </w:p>
    <w:p w14:paraId="5B9B3983" w14:textId="0C3D047C" w:rsidR="00B6007B" w:rsidRPr="00107CCD" w:rsidRDefault="00107CCD" w:rsidP="00B6007B">
      <w:pPr>
        <w:spacing w:after="0"/>
        <w:rPr>
          <w:rFonts w:ascii="Arcon" w:hAnsi="Arcon"/>
          <w:i/>
          <w:sz w:val="22"/>
        </w:rPr>
      </w:pPr>
      <w:r w:rsidRPr="00107CCD">
        <w:rPr>
          <w:rFonts w:ascii="Arcon" w:hAnsi="Arcon"/>
          <w:i/>
          <w:sz w:val="22"/>
        </w:rPr>
        <w:t>Eigenvector Centrality</w:t>
      </w:r>
    </w:p>
    <w:p w14:paraId="09BB153C" w14:textId="50813610" w:rsidR="00107CCD" w:rsidRDefault="00107CCD" w:rsidP="00107CCD">
      <w:pPr>
        <w:spacing w:after="0"/>
        <w:rPr>
          <w:rFonts w:ascii="Arcon" w:hAnsi="Arcon"/>
          <w:sz w:val="22"/>
        </w:rPr>
      </w:pPr>
      <w:r>
        <w:rPr>
          <w:rFonts w:ascii="Arcon" w:hAnsi="Arcon"/>
          <w:sz w:val="22"/>
        </w:rPr>
        <w:t xml:space="preserve">The Eigenvector Centrality is defined as the principal eigenvector of the adjacency matrix of a network. It captures the intuition that nodes that have high eigenvector centrality scores are likely to be close to other nodes which themselves have high values for this measure. </w:t>
      </w:r>
      <w:r>
        <w:rPr>
          <w:rFonts w:ascii="Arcon" w:hAnsi="Arcon"/>
          <w:sz w:val="22"/>
        </w:rPr>
        <w:fldChar w:fldCharType="begin" w:fldLock="1"/>
      </w:r>
      <w:r>
        <w:rPr>
          <w:rFonts w:ascii="Arcon" w:hAnsi="Arcon"/>
          <w:sz w:val="22"/>
        </w:rPr>
        <w:instrText>ADDIN CSL_CITATION { "citationItems" : [ { "id" : "ITEM-1", "itemData" : { "DOI" : "10.1016/j.socnet.2005.11.005", "ISBN" : "0378-8733", "ISSN" : "03788733", "PMID" : "5232444", "abstract" : "The concept of centrality is often invoked in social network analysis, and diverse indices have been proposed to measure it. This paper develops a unified framework for the measurement of centrality. All measures of centrality assess a node's involvement in the walk structure of a network. Measures vary along four key dimensions: type of nodal involvement assessed, type of walk considered, property of walk assessed, and choice of summary measure. If we cross-classify measures by type of nodal involvement (radial versus medial) and property of walk assessed (volume versus length), we obtain a four-fold polychotomization with one cell empty which mirrors Freeman's 1979 categorization. At a more substantive level, measures of centrality summarize a node's involvement in or contribution to the cohesiveness of the network. Radial measures in particular are reductions of pair-wise proximities/cohesion to attributes of nodes or actors. The usefulness and interpretability of radial measures depend on the fit of the cohesion matrix to the one-dimensional model. In network terms, a network that is fit by a one-dimensional model has a core-periphery structure in which all nodes revolve more or less closely around a single core. This in turn implies that the network does not contain distinct cohesive subgroups. Thus, centrality is shown to be intimately connected with the cohesive subgroup structure of a network. ?? 2005 Elsevier B.V. All rights reserved.", "author" : [ { "dropping-particle" : "", "family" : "Borgatti", "given" : "Stephen P.", "non-dropping-particle" : "", "parse-names" : false, "suffix" : "" }, { "dropping-particle" : "", "family" : "Everett", "given" : "Martin G.", "non-dropping-particle" : "", "parse-names" : false, "suffix" : "" } ], "container-title" : "Social Networks", "id" : "ITEM-1", "issue" : "4", "issued" : { "date-parts" : [ [ "2006" ] ] }, "page" : "466-484", "title" : "A Graph-theoretic perspective on centrality", "type" : "article-journal", "volume" : "28" }, "uris" : [ "http://www.mendeley.com/documents/?uuid=37a5698b-8e1d-4b39-9280-4482f6bb9143" ] }, { "id" : "ITEM-2", "itemData" : { "DOI" : "10.1016/j.socnet.2004.11.008", "ISBN" : "0378-8733", "ISSN" : "03788733", "PMID" : "16271455", "abstract" : "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 ?? 2004 Elsevier B.V. All rights reserved.", "author" : [ { "dropping-particle" : "", "family" : "Borgatti", "given" : "Stephen P.", "non-dropping-particle" : "", "parse-names" : false, "suffix" : "" } ], "container-title" : "Social Networks", "id" : "ITEM-2", "issue" : "1", "issued" : { "date-parts" : [ [ "2005" ] ] }, "page" : "55-71", "title" : "Centrality and network flow", "type" : "article-journal", "volume" : "27" }, "uris" : [ "http://www.mendeley.com/documents/?uuid=643da6c4-595f-4ea7-bb86-9144ad8c07d8" ] } ], "mendeley" : { "formattedCitation" : "[13], [14]", "plainTextFormattedCitation" : "[13], [14]", "previouslyFormattedCitation" : "[13], [14]" }, "properties" : { "noteIndex" : 0 }, "schema" : "https://github.com/citation-style-language/schema/raw/master/csl-citation.json" }</w:instrText>
      </w:r>
      <w:r>
        <w:rPr>
          <w:rFonts w:ascii="Arcon" w:hAnsi="Arcon"/>
          <w:sz w:val="22"/>
        </w:rPr>
        <w:fldChar w:fldCharType="separate"/>
      </w:r>
      <w:r w:rsidRPr="003D392B">
        <w:rPr>
          <w:rFonts w:ascii="Arcon" w:hAnsi="Arcon"/>
          <w:noProof/>
          <w:sz w:val="22"/>
        </w:rPr>
        <w:t>[13], [14]</w:t>
      </w:r>
      <w:r>
        <w:rPr>
          <w:rFonts w:ascii="Arcon" w:hAnsi="Arcon"/>
          <w:sz w:val="22"/>
        </w:rPr>
        <w:fldChar w:fldCharType="end"/>
      </w:r>
    </w:p>
    <w:p w14:paraId="067777D3" w14:textId="77777777" w:rsidR="00107CCD" w:rsidRDefault="00107CCD" w:rsidP="00107CCD">
      <w:pPr>
        <w:spacing w:after="0"/>
        <w:rPr>
          <w:rFonts w:ascii="Arcon" w:hAnsi="Arcon"/>
          <w:sz w:val="22"/>
        </w:rPr>
      </w:pPr>
    </w:p>
    <w:p w14:paraId="303C9C31" w14:textId="7618B70A" w:rsidR="00107CCD" w:rsidRDefault="00107CCD" w:rsidP="00107CCD">
      <w:pPr>
        <w:spacing w:after="0"/>
        <w:rPr>
          <w:rFonts w:ascii="Arcon" w:hAnsi="Arcon"/>
          <w:sz w:val="22"/>
        </w:rPr>
      </w:pPr>
      <w:r>
        <w:rPr>
          <w:rFonts w:ascii="Arcon" w:hAnsi="Arcon"/>
          <w:sz w:val="22"/>
        </w:rPr>
        <w:t xml:space="preserve">We have mentioned some of the most popular centrality measures but there are numerous other variations mentioned in the literature and </w:t>
      </w:r>
      <w:r w:rsidR="007E5EB3">
        <w:rPr>
          <w:rFonts w:ascii="Arcon" w:hAnsi="Arcon"/>
          <w:sz w:val="22"/>
        </w:rPr>
        <w:t>are beyond the scope of this work the interested reader is referred to the following starter references.</w:t>
      </w:r>
      <w:r>
        <w:rPr>
          <w:rFonts w:ascii="Arcon" w:hAnsi="Arcon"/>
          <w:sz w:val="22"/>
        </w:rPr>
        <w:fldChar w:fldCharType="begin" w:fldLock="1"/>
      </w:r>
      <w:r w:rsidR="00263768">
        <w:rPr>
          <w:rFonts w:ascii="Arcon" w:hAnsi="Arcon"/>
          <w:sz w:val="22"/>
        </w:rPr>
        <w:instrText>ADDIN CSL_CITATION { "citationItems" : [ { "id" : "ITEM-1", "itemData" : { "DOI" : "10.1016/j.jrp.2014.07.003", "ISBN" : "0092-6566", "ISSN" : "10957251", "abstract" : "Network analysis represents a novel theoretical approach to personality. Network approaches motivate alternative ways of analyzing data, and suggest new ways of modeling and simulating personality processes. In the present paper, we provide an overview of network analysis strategies as they apply to personality data. We discuss different ways to construct networks from typical personality data, show how to compute and interpret important measures of centrality and clustering, and illustrate how one can simulate on networks to mimic personality processes. All analyses are illustrated using a data set on the commonly used HEXACO questionnaire using elementary R-code that readers may easily adapt to apply to their own data.", "author" : [ { "dropping-particle" : "", "family" : "Costantini", "given" : "Giulio", "non-dropping-particle" : "", "parse-names" : false, "suffix" : "" }, { "dropping-particle" : "", "family" : "Epskamp", "given" : "Sacha", "non-dropping-particle" : "", "parse-names" : false, "suffix" : "" }, { "dropping-particle" : "", "family" : "Borsboom", "given" : "Denny", "non-dropping-particle" : "", "parse-names" : false, "suffix" : "" }, { "dropping-particle" : "", "family" : "Perugini", "given" : "Marco", "non-dropping-particle" : "", "parse-names" : false, "suffix" : "" }, { "dropping-particle" : "", "family" : "M\u00f5ttus", "given" : "Ren\u00e9", "non-dropping-particle" : "", "parse-names" : false, "suffix" : "" }, { "dropping-particle" : "", "family" : "Waldorp", "given" : "Lourens J.", "non-dropping-particle" : "", "parse-names" : false, "suffix" : "" }, { "dropping-particle" : "", "family" : "Cramer", "given" : "Ang\u00e9lique O J", "non-dropping-particle" : "", "parse-names" : false, "suffix" : "" } ], "container-title" : "Journal of Research in Personality", "id" : "ITEM-1", "issued" : { "date-parts" : [ [ "2015" ] ] }, "page" : "13-29", "publisher" : "Elsevier Inc.", "title" : "State of the aRt personality research: A tutorial on network analysis of personality data in R", "type" : "article-journal", "volume" : "54" }, "uris" : [ "http://www.mendeley.com/documents/?uuid=94428bd2-629b-4f55-9bf8-85e017d832ab" ] }, { "id" : "ITEM-2", "itemData" : { "DOI" : "10.1016/j.jocs.2015.09.011", "ISSN" : "18777503", "abstract" : "Complex networks are often characterized by their statistical and topological network properties such as degree distribution, average path length, and clustering coefficient. However, many more characteristics can also be considered such as graph similarity, centrality, or flow properties. These properties have been utilized as feedback for algorithms whose goal is to ascertain plausible network models (also called generators) for a given network. However, a good set of network measures to employ that can be said to sufficiently capture network structure is not yet known. In this paper we provide an investigation into this question through a meta-analysis that quantifies the ability of a subset of measures to appropriately compare model (dis)similarity. The results are utilized as fitness measures for improving a recently proposed genetic programming (GP) framework that is capable of ascertaining a plausible network model from a single network observation. It is shown that the candidate model evaluation criteria of the GP system to automatically infer existing (man-made) network models, in addition to real-world networks, is improved.", "author" : [ { "dropping-particle" : "", "family" : "Harrison", "given" : "Kyle Robert", "non-dropping-particle" : "", "parse-names" : false, "suffix" : "" }, { "dropping-particle" : "", "family" : "Ventresca", "given" : "Mario", "non-dropping-particle" : "", "parse-names" : false, "suffix" : "" }, { "dropping-particle" : "", "family" : "Ombuki-Berman", "given" : "Beatrice M.", "non-dropping-particle" : "", "parse-names" : false, "suffix" : "" } ], "container-title" : "Journal of Computational Science", "id" : "ITEM-2", "issued" : { "date-parts" : [ [ "2015" ] ] }, "publisher" : "Elsevier B.V.", "title" : "A meta-analysis of centrality measures for comparing and generating complex network models", "type" : "article-journal" }, "uris" : [ "http://www.mendeley.com/documents/?uuid=8e438015-607a-44dd-bc2b-5da5a22b7089" ] }, { "id" : "ITEM-3", "itemData" : { "DOI" : "10.1016/j.eij.2015.11.004", "ISSN" : "11108665", "abstract" : "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 "author" : [ { "dropping-particle" : "", "family" : "Kaur", "given" : "Ravneet", "non-dropping-particle" : "", "parse-names" : false, "suffix" : "" }, { "dropping-particle" : "", "family" : "Singh", "given" : "Sarbjeet", "non-dropping-particle" : "", "parse-names" : false, "suffix" : "" } ], "container-title" : "Egyptian Informatics Journal", "id" : "ITEM-3", "issued" : { "date-parts" : [ [ "2015" ] ] }, "publisher" : "Ministry of Higher Education and Scientific Research", "title" : "A survey of data mining and social network analysis based anomaly detection techniques", "type" : "article-journal" }, "uris" : [ "http://www.mendeley.com/documents/?uuid=a36f5d22-54f3-41e3-a491-2456bb4de1d9" ] }, { "id" : "ITEM-4", "itemData" : { "URL" : "http://www.faculty.ucr.edu/~hanneman/nettext/C13_ Structural_Equivalence.html", "accessed" : { "date-parts" : [ [ "2016", "3", "26" ] ] }, "author" : [ { "dropping-particle" : "", "family" : "Hanneman", "given" : "Robert a.", "non-dropping-particle" : "", "parse-names" : false, "suffix" : "" }, { "dropping-particle" : "", "family" : "Riddle", "given" : "Mark", "non-dropping-particle" : "", "parse-names" : false, "suffix" : "" } ], "container-title" : "Introduction to social network methods", "id" : "ITEM-4", "issued" : { "date-parts" : [ [ "2011" ] ] }, "page" : "1-20", "title" : "Measures of similarity and structural equivalence", "type" : "webpage" }, "uris" : [ "http://www.mendeley.com/documents/?uuid=42172804-9da5-4173-9333-4aeae813dd66" ] } ], "mendeley" : { "formattedCitation" : "[15]\u2013[18]", "plainTextFormattedCitation" : "[15]\u2013[18]", "previouslyFormattedCitation" : "[15]\u2013[18]" }, "properties" : { "noteIndex" : 0 }, "schema" : "https://github.com/citation-style-language/schema/raw/master/csl-citation.json" }</w:instrText>
      </w:r>
      <w:r>
        <w:rPr>
          <w:rFonts w:ascii="Arcon" w:hAnsi="Arcon"/>
          <w:sz w:val="22"/>
        </w:rPr>
        <w:fldChar w:fldCharType="separate"/>
      </w:r>
      <w:r w:rsidRPr="00107CCD">
        <w:rPr>
          <w:rFonts w:ascii="Arcon" w:hAnsi="Arcon"/>
          <w:noProof/>
          <w:sz w:val="22"/>
        </w:rPr>
        <w:t>[15]–[18]</w:t>
      </w:r>
      <w:r>
        <w:rPr>
          <w:rFonts w:ascii="Arcon" w:hAnsi="Arcon"/>
          <w:sz w:val="22"/>
        </w:rPr>
        <w:fldChar w:fldCharType="end"/>
      </w:r>
    </w:p>
    <w:p w14:paraId="2462509C" w14:textId="50F44EF8" w:rsidR="00B6007B" w:rsidRDefault="00B6007B" w:rsidP="00B6007B">
      <w:pPr>
        <w:spacing w:after="0"/>
        <w:rPr>
          <w:rFonts w:ascii="Arcon" w:hAnsi="Arcon"/>
          <w:sz w:val="22"/>
        </w:rPr>
      </w:pPr>
    </w:p>
    <w:p w14:paraId="1D43A633" w14:textId="6F3B0B1E" w:rsidR="00775E04" w:rsidRPr="005C44A0" w:rsidRDefault="001506A3" w:rsidP="001506A3">
      <w:pPr>
        <w:pStyle w:val="h2"/>
      </w:pPr>
      <w:bookmarkStart w:id="11" w:name="_Toc447659385"/>
      <w:r>
        <w:t>NETWORK MEASURES: GLOBAL</w:t>
      </w:r>
      <w:bookmarkEnd w:id="11"/>
    </w:p>
    <w:p w14:paraId="1308CEE2" w14:textId="54D9B24C" w:rsidR="0024342B" w:rsidRPr="0024342B" w:rsidRDefault="0024342B" w:rsidP="00B6007B">
      <w:pPr>
        <w:spacing w:after="0"/>
        <w:rPr>
          <w:rFonts w:ascii="Arcon" w:hAnsi="Arcon"/>
          <w:i/>
          <w:sz w:val="22"/>
        </w:rPr>
      </w:pPr>
      <w:r w:rsidRPr="0024342B">
        <w:rPr>
          <w:rFonts w:ascii="Arcon" w:hAnsi="Arcon"/>
          <w:i/>
          <w:sz w:val="22"/>
        </w:rPr>
        <w:t>Network Size</w:t>
      </w:r>
    </w:p>
    <w:p w14:paraId="3E99E07B" w14:textId="71FBE6E6" w:rsidR="0024342B" w:rsidRDefault="0024342B" w:rsidP="00B6007B">
      <w:pPr>
        <w:spacing w:after="0"/>
        <w:rPr>
          <w:rFonts w:ascii="Arcon" w:hAnsi="Arcon"/>
          <w:sz w:val="22"/>
        </w:rPr>
      </w:pPr>
      <w:r>
        <w:rPr>
          <w:rFonts w:ascii="Arcon" w:hAnsi="Arcon"/>
          <w:sz w:val="22"/>
        </w:rPr>
        <w:t>This can be defined by counting the number of nodes in a network.</w:t>
      </w:r>
      <w:r w:rsidR="00263768">
        <w:rPr>
          <w:rFonts w:ascii="Arcon" w:hAnsi="Arcon"/>
          <w:sz w:val="22"/>
        </w:rPr>
        <w:fldChar w:fldCharType="begin" w:fldLock="1"/>
      </w:r>
      <w:r w:rsidR="000D4EE7">
        <w:rPr>
          <w:rFonts w:ascii="Arcon" w:hAnsi="Arcon"/>
          <w:sz w:val="22"/>
        </w:rPr>
        <w:instrText>ADDIN CSL_CITATION { "citationItems" : [ { "id" : "ITEM-1", "itemData" : { "DOI" : "10.1016/j.socnet.2006.08.002", "ISBN" : "210225503", "ISSN" : "10744770", "PMID" : "21414486", "abstract" : "This on-line textbook introduces many of the basics of formal approaches to the analysis of social networks. The text relies heavily on the work of Freeman, Borgatti, and Everett (the authors of the UCINET software package). The materials here, and their organization, were also very strongly influenced by the text of Wasserman and Faust, and by a graduate seminar conducted by Professor Phillip Bonacich at UCLA. Many other users have also made very helpful comments and suggestions based on the first version. Errors and omissions, of course, are the responsibility of the authors.", "author" : [ { "dropping-particle" : "", "family" : "Hanneman", "given" : "Robert a", "non-dropping-particle" : "", "parse-names" : false, "suffix" : "" }, { "dropping-particle" : "", "family" : "Riddle", "given" : "Mark", "non-dropping-particle" : "", "parse-names" : false, "suffix" : "" } ], "container-title" : "Riverside, CA: University of California, Riverside. On-line textbook", "id" : "ITEM-1", "issue" : "7", "issued" : { "date-parts" : [ [ "2005" ] ] }, "page" : "5128-30", "title" : "Introduction to Social Network Methods", "type" : "article-journal", "volume" : "46" }, "uris" : [ "http://www.mendeley.com/documents/?uuid=593447f0-aef2-4c0e-a747-6fcf7996ff7a" ] } ], "mendeley" : { "formattedCitation" : "[19]", "plainTextFormattedCitation" : "[19]", "previouslyFormattedCitation" : "[19]" }, "properties" : { "noteIndex" : 0 }, "schema" : "https://github.com/citation-style-language/schema/raw/master/csl-citation.json" }</w:instrText>
      </w:r>
      <w:r w:rsidR="00263768">
        <w:rPr>
          <w:rFonts w:ascii="Arcon" w:hAnsi="Arcon"/>
          <w:sz w:val="22"/>
        </w:rPr>
        <w:fldChar w:fldCharType="separate"/>
      </w:r>
      <w:r w:rsidR="00263768" w:rsidRPr="00263768">
        <w:rPr>
          <w:rFonts w:ascii="Arcon" w:hAnsi="Arcon"/>
          <w:noProof/>
          <w:sz w:val="22"/>
        </w:rPr>
        <w:t>[19]</w:t>
      </w:r>
      <w:r w:rsidR="00263768">
        <w:rPr>
          <w:rFonts w:ascii="Arcon" w:hAnsi="Arcon"/>
          <w:sz w:val="22"/>
        </w:rPr>
        <w:fldChar w:fldCharType="end"/>
      </w:r>
    </w:p>
    <w:p w14:paraId="0DD6400B" w14:textId="77777777" w:rsidR="0024342B" w:rsidRDefault="0024342B" w:rsidP="00B6007B">
      <w:pPr>
        <w:spacing w:after="0"/>
        <w:rPr>
          <w:rFonts w:ascii="Arcon" w:hAnsi="Arcon"/>
          <w:sz w:val="22"/>
        </w:rPr>
      </w:pPr>
    </w:p>
    <w:p w14:paraId="6E2869D8" w14:textId="7D8FD72D" w:rsidR="0024342B" w:rsidRPr="0024342B" w:rsidRDefault="0024342B" w:rsidP="00B6007B">
      <w:pPr>
        <w:spacing w:after="0"/>
        <w:rPr>
          <w:rFonts w:ascii="Arcon" w:hAnsi="Arcon"/>
          <w:i/>
          <w:sz w:val="22"/>
        </w:rPr>
      </w:pPr>
      <w:r w:rsidRPr="0024342B">
        <w:rPr>
          <w:rFonts w:ascii="Arcon" w:hAnsi="Arcon"/>
          <w:i/>
          <w:sz w:val="22"/>
        </w:rPr>
        <w:t>Density</w:t>
      </w:r>
    </w:p>
    <w:p w14:paraId="2B8BC027" w14:textId="266C9A0A" w:rsidR="0024342B" w:rsidRDefault="0024342B" w:rsidP="00B6007B">
      <w:pPr>
        <w:spacing w:after="0"/>
        <w:rPr>
          <w:rFonts w:ascii="Arcon" w:hAnsi="Arcon"/>
          <w:sz w:val="22"/>
        </w:rPr>
      </w:pPr>
      <w:r>
        <w:rPr>
          <w:rFonts w:ascii="Arcon" w:hAnsi="Arcon"/>
          <w:sz w:val="22"/>
        </w:rPr>
        <w:t>This is defined as the total number of edges divided by the total number of possible edges.</w:t>
      </w:r>
      <w:r w:rsidR="00263768" w:rsidRPr="00263768">
        <w:rPr>
          <w:rFonts w:ascii="Arcon" w:hAnsi="Arcon"/>
          <w:sz w:val="22"/>
        </w:rPr>
        <w:t xml:space="preserve"> </w:t>
      </w:r>
      <w:r w:rsidR="00263768">
        <w:rPr>
          <w:rFonts w:ascii="Arcon" w:hAnsi="Arcon"/>
          <w:sz w:val="22"/>
        </w:rPr>
        <w:fldChar w:fldCharType="begin" w:fldLock="1"/>
      </w:r>
      <w:r w:rsidR="000D4EE7">
        <w:rPr>
          <w:rFonts w:ascii="Arcon" w:hAnsi="Arcon"/>
          <w:sz w:val="22"/>
        </w:rPr>
        <w:instrText>ADDIN CSL_CITATION { "citationItems" : [ { "id" : "ITEM-1", "itemData" : { "DOI" : "10.1016/j.socnet.2006.08.002", "ISBN" : "210225503", "ISSN" : "10744770", "PMID" : "21414486", "abstract" : "This on-line textbook introduces many of the basics of formal approaches to the analysis of social networks. The text relies heavily on the work of Freeman, Borgatti, and Everett (the authors of the UCINET software package). The materials here, and their organization, were also very strongly influenced by the text of Wasserman and Faust, and by a graduate seminar conducted by Professor Phillip Bonacich at UCLA. Many other users have also made very helpful comments and suggestions based on the first version. Errors and omissions, of course, are the responsibility of the authors.", "author" : [ { "dropping-particle" : "", "family" : "Hanneman", "given" : "Robert a", "non-dropping-particle" : "", "parse-names" : false, "suffix" : "" }, { "dropping-particle" : "", "family" : "Riddle", "given" : "Mark", "non-dropping-particle" : "", "parse-names" : false, "suffix" : "" } ], "container-title" : "Riverside, CA: University of California, Riverside. On-line textbook", "id" : "ITEM-1", "issue" : "7", "issued" : { "date-parts" : [ [ "2005" ] ] }, "page" : "5128-30", "title" : "Introduction to Social Network Methods", "type" : "article-journal", "volume" : "46" }, "uris" : [ "http://www.mendeley.com/documents/?uuid=593447f0-aef2-4c0e-a747-6fcf7996ff7a" ] } ], "mendeley" : { "formattedCitation" : "[19]", "plainTextFormattedCitation" : "[19]", "previouslyFormattedCitation" : "[19]" }, "properties" : { "noteIndex" : 0 }, "schema" : "https://github.com/citation-style-language/schema/raw/master/csl-citation.json" }</w:instrText>
      </w:r>
      <w:r w:rsidR="00263768">
        <w:rPr>
          <w:rFonts w:ascii="Arcon" w:hAnsi="Arcon"/>
          <w:sz w:val="22"/>
        </w:rPr>
        <w:fldChar w:fldCharType="separate"/>
      </w:r>
      <w:r w:rsidR="00263768" w:rsidRPr="00263768">
        <w:rPr>
          <w:rFonts w:ascii="Arcon" w:hAnsi="Arcon"/>
          <w:noProof/>
          <w:sz w:val="22"/>
        </w:rPr>
        <w:t>[19]</w:t>
      </w:r>
      <w:r w:rsidR="00263768">
        <w:rPr>
          <w:rFonts w:ascii="Arcon" w:hAnsi="Arcon"/>
          <w:sz w:val="22"/>
        </w:rPr>
        <w:fldChar w:fldCharType="end"/>
      </w:r>
    </w:p>
    <w:p w14:paraId="5D1584AA" w14:textId="61B5FDD6" w:rsidR="0024342B" w:rsidRDefault="00263768" w:rsidP="00B6007B">
      <w:pPr>
        <w:spacing w:after="0"/>
        <w:rPr>
          <w:rFonts w:ascii="Arcon" w:hAnsi="Arcon"/>
          <w:i/>
          <w:sz w:val="22"/>
        </w:rPr>
      </w:pPr>
      <w:r>
        <w:rPr>
          <w:rFonts w:ascii="Arcon" w:hAnsi="Arcon"/>
          <w:i/>
          <w:sz w:val="22"/>
        </w:rPr>
        <w:t>Diameter</w:t>
      </w:r>
    </w:p>
    <w:p w14:paraId="4B7051C6" w14:textId="77777777" w:rsidR="000D4EE7" w:rsidRDefault="00263768" w:rsidP="00B6007B">
      <w:pPr>
        <w:spacing w:after="0"/>
        <w:rPr>
          <w:rFonts w:ascii="Arcon" w:hAnsi="Arcon"/>
          <w:sz w:val="22"/>
        </w:rPr>
      </w:pPr>
      <w:r>
        <w:rPr>
          <w:rFonts w:ascii="Arcon" w:hAnsi="Arcon"/>
          <w:sz w:val="22"/>
        </w:rPr>
        <w:t xml:space="preserve">The diameter of a network is the maximum geodesic distance between two </w:t>
      </w:r>
      <w:r w:rsidR="000D4EE7">
        <w:rPr>
          <w:rFonts w:ascii="Arcon" w:hAnsi="Arcon"/>
          <w:sz w:val="22"/>
        </w:rPr>
        <w:t>nodes.</w:t>
      </w:r>
    </w:p>
    <w:p w14:paraId="5DA534C4" w14:textId="77777777" w:rsidR="000D4EE7" w:rsidRDefault="000D4EE7" w:rsidP="00B6007B">
      <w:pPr>
        <w:spacing w:after="0"/>
        <w:rPr>
          <w:rFonts w:ascii="Arcon" w:hAnsi="Arcon"/>
          <w:sz w:val="22"/>
        </w:rPr>
      </w:pPr>
    </w:p>
    <w:p w14:paraId="25E62510" w14:textId="77777777" w:rsidR="000D4EE7" w:rsidRPr="000D4EE7" w:rsidRDefault="000D4EE7" w:rsidP="00B6007B">
      <w:pPr>
        <w:spacing w:after="0"/>
        <w:rPr>
          <w:rFonts w:ascii="Arcon" w:hAnsi="Arcon"/>
          <w:i/>
          <w:sz w:val="22"/>
        </w:rPr>
      </w:pPr>
      <w:r w:rsidRPr="000D4EE7">
        <w:rPr>
          <w:rFonts w:ascii="Arcon" w:hAnsi="Arcon"/>
          <w:i/>
          <w:sz w:val="22"/>
        </w:rPr>
        <w:t>Modularity</w:t>
      </w:r>
    </w:p>
    <w:p w14:paraId="1C10F75F" w14:textId="5C194A44" w:rsidR="000D4EE7" w:rsidRDefault="000D4EE7" w:rsidP="00B6007B">
      <w:pPr>
        <w:spacing w:after="0"/>
        <w:rPr>
          <w:rFonts w:ascii="Arcon" w:hAnsi="Arcon"/>
          <w:sz w:val="22"/>
        </w:rPr>
      </w:pPr>
      <w:r>
        <w:rPr>
          <w:rFonts w:ascii="Arcon" w:hAnsi="Arcon"/>
          <w:sz w:val="22"/>
        </w:rPr>
        <w:t>The modularity function finds partitions within the graph where a large proportion of the edges fall entirely within that partition and biases against those partitions that have too few or unequal sized parts.</w:t>
      </w:r>
      <w:r>
        <w:rPr>
          <w:rFonts w:ascii="Arcon" w:hAnsi="Arcon"/>
          <w:sz w:val="22"/>
        </w:rPr>
        <w:fldChar w:fldCharType="begin" w:fldLock="1"/>
      </w:r>
      <w:r w:rsidR="00FC6B66">
        <w:rPr>
          <w:rFonts w:ascii="Arcon" w:hAnsi="Arcon"/>
          <w:sz w:val="22"/>
        </w:rPr>
        <w:instrText>ADDIN CSL_CITATION { "citationItems" : [ { "id" : "ITEM-1", "itemData" : { "DOI" : "10.1016/j.endm.2013.07.063", "ISSN" : "15710653", "author" : [ { "dropping-particle" : "", "family" : "McDiarmid", "given" : "Colin", "non-dropping-particle" : "", "parse-names" : false, "suffix" : "" }, { "dropping-particle" : "", "family" : "Skerman", "given" : "Fiona", "non-dropping-particle" : "", "parse-names" : false, "suffix" : "" } ], "container-title" : "Electronic Notes in Discrete Mathematics", "id" : "ITEM-1", "issued" : { "date-parts" : [ [ "2013" ] ] }, "page" : "431-437", "publisher" : "Elsevier B.V.", "title" : "Modularity in random regular graphs and lattices", "type" : "article-journal", "volume" : "43" }, "uris" : [ "http://www.mendeley.com/documents/?uuid=6f3b1589-2e14-417e-ab61-e6b8f3420838" ] } ], "mendeley" : { "formattedCitation" : "[20]", "plainTextFormattedCitation" : "[20]", "previouslyFormattedCitation" : "[20]" }, "properties" : { "noteIndex" : 0 }, "schema" : "https://github.com/citation-style-language/schema/raw/master/csl-citation.json" }</w:instrText>
      </w:r>
      <w:r>
        <w:rPr>
          <w:rFonts w:ascii="Arcon" w:hAnsi="Arcon"/>
          <w:sz w:val="22"/>
        </w:rPr>
        <w:fldChar w:fldCharType="separate"/>
      </w:r>
      <w:r w:rsidRPr="000D4EE7">
        <w:rPr>
          <w:rFonts w:ascii="Arcon" w:hAnsi="Arcon"/>
          <w:noProof/>
          <w:sz w:val="22"/>
        </w:rPr>
        <w:t>[20]</w:t>
      </w:r>
      <w:r>
        <w:rPr>
          <w:rFonts w:ascii="Arcon" w:hAnsi="Arcon"/>
          <w:sz w:val="22"/>
        </w:rPr>
        <w:fldChar w:fldCharType="end"/>
      </w:r>
    </w:p>
    <w:p w14:paraId="17B85565" w14:textId="77777777" w:rsidR="00D13671" w:rsidRDefault="00D13671" w:rsidP="00B6007B">
      <w:pPr>
        <w:spacing w:after="0"/>
        <w:rPr>
          <w:rFonts w:ascii="Arcon" w:hAnsi="Arcon"/>
          <w:sz w:val="22"/>
        </w:rPr>
      </w:pPr>
    </w:p>
    <w:p w14:paraId="60D96452" w14:textId="27459CC6" w:rsidR="001B2202" w:rsidRPr="00596C1E" w:rsidRDefault="001B2202" w:rsidP="001506A3">
      <w:pPr>
        <w:pStyle w:val="H1"/>
      </w:pPr>
      <w:bookmarkStart w:id="12" w:name="_Toc447659386"/>
      <w:r>
        <w:t>APPROACHES</w:t>
      </w:r>
      <w:bookmarkEnd w:id="12"/>
    </w:p>
    <w:p w14:paraId="0AA8E975" w14:textId="330B6EAC" w:rsidR="00D26612" w:rsidRDefault="002075F2" w:rsidP="00B64E22">
      <w:pPr>
        <w:spacing w:after="0" w:line="240" w:lineRule="auto"/>
        <w:rPr>
          <w:rFonts w:ascii="Arcon" w:hAnsi="Arcon"/>
          <w:sz w:val="22"/>
        </w:rPr>
      </w:pPr>
      <w:r>
        <w:rPr>
          <w:rFonts w:ascii="Arcon" w:hAnsi="Arcon"/>
          <w:sz w:val="22"/>
        </w:rPr>
        <w:t>The purpose of detailing the some of the key properties and attributes</w:t>
      </w:r>
      <w:r w:rsidR="00CB204F">
        <w:rPr>
          <w:rFonts w:ascii="Arcon" w:hAnsi="Arcon"/>
          <w:sz w:val="22"/>
        </w:rPr>
        <w:t xml:space="preserve"> are they can be used as to derive similarity measures</w:t>
      </w:r>
      <w:r w:rsidR="00EE4200">
        <w:rPr>
          <w:rFonts w:ascii="Arcon" w:hAnsi="Arcon"/>
          <w:sz w:val="22"/>
        </w:rPr>
        <w:t xml:space="preserve"> on graphs</w:t>
      </w:r>
      <w:r>
        <w:rPr>
          <w:rFonts w:ascii="Arcon" w:hAnsi="Arcon"/>
          <w:sz w:val="22"/>
        </w:rPr>
        <w:t>. These measures will form the basis of our exploration of existing and new similarity measures for DNA.</w:t>
      </w:r>
      <w:r w:rsidR="00D26612">
        <w:rPr>
          <w:rFonts w:ascii="Arcon" w:hAnsi="Arcon"/>
          <w:sz w:val="22"/>
        </w:rPr>
        <w:t xml:space="preserve"> </w:t>
      </w:r>
    </w:p>
    <w:p w14:paraId="282BCAAF" w14:textId="77777777" w:rsidR="00EE4200" w:rsidRDefault="00EE4200" w:rsidP="00EE4200">
      <w:pPr>
        <w:spacing w:after="0"/>
        <w:rPr>
          <w:rFonts w:ascii="Arcon" w:hAnsi="Arcon"/>
          <w:sz w:val="22"/>
        </w:rPr>
      </w:pPr>
    </w:p>
    <w:p w14:paraId="39AE4D82" w14:textId="37ABEE4A" w:rsidR="00EE4200" w:rsidRDefault="00EE4200" w:rsidP="00EE4200">
      <w:pPr>
        <w:spacing w:after="0"/>
        <w:rPr>
          <w:rFonts w:ascii="Arcon" w:hAnsi="Arcon"/>
          <w:sz w:val="22"/>
        </w:rPr>
      </w:pPr>
      <w:r>
        <w:rPr>
          <w:rFonts w:ascii="Arcon" w:hAnsi="Arcon"/>
          <w:sz w:val="22"/>
        </w:rPr>
        <w:t xml:space="preserve">The problem of graph similarity or graph matching then becomes one of finding the equivalence of two graphs with potentially different number of nodes and edges and returning a measure within [0, 1] that captures their similarity or dissimilarity. </w:t>
      </w:r>
      <w:r>
        <w:rPr>
          <w:rFonts w:ascii="Arcon" w:hAnsi="Arcon"/>
          <w:sz w:val="22"/>
        </w:rPr>
        <w:fldChar w:fldCharType="begin" w:fldLock="1"/>
      </w:r>
      <w:r w:rsidR="00EF3766">
        <w:rPr>
          <w:rFonts w:ascii="Arcon" w:hAnsi="Arcon"/>
          <w:sz w:val="22"/>
        </w:rPr>
        <w:instrText>ADDIN CSL_CITATION { "citationItems" : [ { "id" : "ITEM-1", "itemData" : { "DOI" : "10.4249/scholarpedia.4116", "ISSN" : "1941-6016", "author" : [ { "dropping-particle" : "", "family" : "Ashby", "given" : "F.", "non-dropping-particle" : "", "parse-names" : false, "suffix" : "" }, { "dropping-particle" : "", "family" : "Ennis", "given" : "Daniel", "non-dropping-particle" : "", "parse-names" : false, "suffix" : "" } ], "container-title" : "Scholarpedia", "id" : "ITEM-1", "issue" : "12", "issued" : { "date-parts" : [ [ "2007" ] ] }, "page" : "4116", "title" : "Similarity measures", "type" : "article-journal", "volume" : "2" }, "uris" : [ "http://www.mendeley.com/documents/?uuid=8fc10ef3-c0db-41fa-8a06-8f60238a7ba1" ] }, { "id" : "ITEM-2", "itemData" : { "DOI" : "10.1016/j.amc.2006.04.006", "ISSN" : "00963003", "author" : [ { "dropping-particle" : "", "family" : "Dehmer", "given" : "Matthias", "non-dropping-particle" : "", "parse-names" : false, "suffix" : "" }, { "dropping-particle" : "", "family" : "Emmert-Streib", "given" : "Frank", "non-dropping-particle" : "", "parse-names" : false, "suffix" : "" }, { "dropping-particle" : "", "family" : "Kilian", "given" : "J\u00fcrgen", "non-dropping-particle" : "", "parse-names" : false, "suffix" : "" } ], "container-title" : "Applied Mathematics and Computation", "id" : "ITEM-2", "issue" : "1", "issued" : { "date-parts" : [ [ "2006", "11" ] ] }, "page" : "447-459", "title" : "A similarity measure for graphs with low computational complexity", "type" : "article-journal", "volume" : "182" }, "uris" : [ "http://www.mendeley.com/documents/?uuid=a345252a-b9dd-4d03-ba4b-df9832d1e5f3" ] }, { "id" : "ITEM-3", "itemData" : { "URL" : "http://www.faculty.ucr.edu/~hanneman/nettext/C13_ Structural_Equivalence.html", "accessed" : { "date-parts" : [ [ "2016", "3", "26" ] ] }, "author" : [ { "dropping-particle" : "", "family" : "Hanneman", "given" : "Robert a.", "non-dropping-particle" : "", "parse-names" : false, "suffix" : "" }, { "dropping-particle" : "", "family" : "Riddle", "given" : "Mark", "non-dropping-particle" : "", "parse-names" : false, "suffix" : "" } ], "container-title" : "Introduction to social network methods", "id" : "ITEM-3", "issued" : { "date-parts" : [ [ "2011" ] ] }, "page" : "1-20", "title" : "Measures of similarity and structural equivalence", "type" : "webpage" }, "uris" : [ "http://www.mendeley.com/documents/?uuid=42172804-9da5-4173-9333-4aeae813dd66" ] }, { "id" : "ITEM-4", "itemData" : { "DOI" : "10.1002/cplx.20367", "ISBN" : "1099-0526", "ISSN" : "10762787", "abstract" : "This work describes a new heuristic algorithm that estimates structural and geometric similarity of three-dimensional morphologies. It is an extension to previously developed measure of similarity (Komosinski et al., Theor Biosci 2001, 120, 271-286) that was only able to consider the structure of 3D constructs. Morphologies are modeled as graphs with vertices as points in a 3D space, and edges connecting these vertices. This model is very general, therefore the proposed algorithm can be applied in (and across) a number of disciplines including artificial life, evolutionary design, engineering, robotics, biology, and chemistry. The primary areas of application of this fast numerical similarity measure are artificial life and evolutionary design, where great numbers of morphologies result from simulated evolutionary processes, and both structural and geometric aspects are significant. Geometry of 3D constructs (i.e., locations of body parts in space) is as important as the structure (i.e., connections of body parts), because both determine behavior of creatures or designs and their fitness in a particular environment. In this work, both morphological aspects are incorporated in a single, highly discriminative measure of similarity. \u00a9 2011 Wiley Periodicals, Inc.", "author" : [ { "dropping-particle" : "", "family" : "Komosinski", "given" : "Maciej", "non-dropping-particle" : "", "parse-names" : false, "suffix" : "" }, { "dropping-particle" : "", "family" : "Kubiak", "given" : "Marek", "non-dropping-particle" : "", "parse-names" : false, "suffix" : "" } ], "container-title" : "Complexity", "id" : "ITEM-4", "issue" : "6", "issued" : { "date-parts" : [ [ "2011" ] ] }, "page" : "40-52", "title" : "Quantitative measure of structural and geometric similarity of 3D morphologies", "type" : "article-journal", "volume" : "16" }, "uris" : [ "http://www.mendeley.com/documents/?uuid=7332782d-afe8-4c8b-91c1-3c176792a5aa" ] }, { "id" : "ITEM-5", "itemData" : { "abstract" : "We deal with two independent but related problems, those of graph similarity and subgraph matching, which are both important practical problems useful in several fields of science, engineering and data analysis. For the problem of graph similarity, we develop and test a new framework for solving the problem using belief propagation and related ideas. For the subgraph matching problem, we develop a new algorithm based on existing techniques in the bioinformatics and data mining literature, which uncover periodic or infrequent matchings. We make substantial progress compared to the existing methods for both problems.", "author" : [ { "dropping-particle" : "", "family" : "Koutra", "given" : "D", "non-dropping-particle" : "", "parse-names" : false, "suffix" : "" }, { "dropping-particle" : "", "family" : "Parikh", "given" : "a", "non-dropping-particle" : "", "parse-names" : false, "suffix" : "" }, { "dropping-particle" : "", "family" : "Ramdas", "given" : "a", "non-dropping-particle" : "", "parse-names" : false, "suffix" : "" }, { "dropping-particle" : "", "family" : "Xiang", "given" : "J", "non-dropping-particle" : "", "parse-names" : false, "suffix" : "" } ], "id" : "ITEM-5", "issued" : { "date-parts" : [ [ "2011" ] ] }, "title" : "Algorithms for Graph Similarity and Subgraph Matching", "type" : "article-journal" }, "uris" : [ "http://www.mendeley.com/documents/?uuid=23d31f8b-112a-42c2-ac43-db0770eea047" ] }, { "id" : "ITEM-6", "itemData" : { "author" : [ { "dropping-particle" : "", "family" : "Rawashdeh", "given" : "Ahmad", "non-dropping-particle" : "", "parse-names" : false, "suffix" : "" }, { "dropping-particle" : "", "family" : "Ralescu", "given" : "Anca L", "non-dropping-particle" : "", "parse-names" : false, "suffix" : "" } ], "id" : "ITEM-6", "issued" : { "date-parts" : [ [ "2012" ] ] }, "title" : "Similarity Measure for Social Networks \u2013 A Brief Survey", "type" : "article-journal" }, "uris" : [ "http://www.mendeley.com/documents/?uuid=e52362a1-e7d9-416d-9384-20f874c4acf4" ] }, { "id" : "ITEM-7", "itemData" : { "DOI" : "10.1137/1.9781611973440.118", "ISBN" : "9781510811515", "author" : [ { "dropping-particle" : "", "family" : "Soundarajan", "given" : "Sucheta", "non-dropping-particle" : "", "parse-names" : false, "suffix" : "" }, { "dropping-particle" : "", "family" : "Eliassi-Rad", "given" : "T", "non-dropping-particle" : "", "parse-names" : false, "suffix" : "" }, { "dropping-particle" : "", "family" : "Gallagher", "given" : "Brian", "non-dropping-particle" : "", "parse-names" : false, "suffix" : "" } ], "container-title" : "Sdm", "id" : "ITEM-7", "issue" : "1", "issued" : { "date-parts" : [ [ "2014" ] ] }, "title" : "A guide to selecting a network similarity method", "type" : "article-journal" }, "uris" : [ "http://www.mendeley.com/documents/?uuid=9dbd7654-a261-4ba6-9645-3a3f115533c0" ] }, { "id" : "ITEM-8", "itemData" : { "DOI" : "10.1016/j.aml.2007.01.006", "ISBN" : "0893-9659", "ISSN" : "08939659", "abstract" : "We outline a class of graph similarity measures that uses the structural similarity of local neighborhoods to derive pairwise similarity scores for the nodes of two different graphs, and present a related similarity measure that uses a linear update to generate both node and edge similarity scores. This measure is then applied to the task of graph matching. ?? 2007 Elsevier Ltd. All rights reserved.", "author" : [ { "dropping-particle" : "", "family" : "Zager", "given" : "Laura A.", "non-dropping-particle" : "", "parse-names" : false, "suffix" : "" }, { "dropping-particle" : "", "family" : "Verghese", "given" : "George C.", "non-dropping-particle" : "", "parse-names" : false, "suffix" : "" } ], "container-title" : "Applied Mathematics Letters", "id" : "ITEM-8", "issue" : "1", "issued" : { "date-parts" : [ [ "2008" ] ] }, "page" : "86-94", "title" : "Graph similarity scoring and matching", "type" : "article-journal", "volume" : "21" }, "uris" : [ "http://www.mendeley.com/documents/?uuid=9a36185a-689f-4911-b3f2-d7dcb3e16988" ] } ], "mendeley" : { "formattedCitation" : "[18], [21]\u2013[27]", "plainTextFormattedCitation" : "[18], [21]\u2013[27]", "previouslyFormattedCitation" : "[18], [21]\u2013[27]" }, "properties" : { "noteIndex" : 0 }, "schema" : "https://github.com/citation-style-language/schema/raw/master/csl-citation.json" }</w:instrText>
      </w:r>
      <w:r>
        <w:rPr>
          <w:rFonts w:ascii="Arcon" w:hAnsi="Arcon"/>
          <w:sz w:val="22"/>
        </w:rPr>
        <w:fldChar w:fldCharType="separate"/>
      </w:r>
      <w:r w:rsidRPr="00EE4200">
        <w:rPr>
          <w:rFonts w:ascii="Arcon" w:hAnsi="Arcon"/>
          <w:noProof/>
          <w:sz w:val="22"/>
        </w:rPr>
        <w:t>[18], [21]–[27]</w:t>
      </w:r>
      <w:r>
        <w:rPr>
          <w:rFonts w:ascii="Arcon" w:hAnsi="Arcon"/>
          <w:sz w:val="22"/>
        </w:rPr>
        <w:fldChar w:fldCharType="end"/>
      </w:r>
    </w:p>
    <w:p w14:paraId="549A9F54" w14:textId="77777777" w:rsidR="00EE4200" w:rsidRDefault="00EE4200" w:rsidP="00B6007B">
      <w:pPr>
        <w:spacing w:after="0"/>
        <w:rPr>
          <w:rFonts w:ascii="Arcon" w:hAnsi="Arcon"/>
          <w:sz w:val="22"/>
        </w:rPr>
      </w:pPr>
    </w:p>
    <w:p w14:paraId="65F6824A" w14:textId="3D40ACD6" w:rsidR="002075F2" w:rsidRDefault="002075F2" w:rsidP="00B6007B">
      <w:pPr>
        <w:spacing w:after="0"/>
        <w:rPr>
          <w:rFonts w:ascii="Arcon" w:hAnsi="Arcon"/>
          <w:sz w:val="22"/>
        </w:rPr>
      </w:pPr>
      <w:r>
        <w:rPr>
          <w:rFonts w:ascii="Arcon" w:hAnsi="Arcon"/>
          <w:sz w:val="22"/>
        </w:rPr>
        <w:t xml:space="preserve">The key idea of graph matching in the context of dynamic networks can be summarised as finding a subgraph or an attribute that we can compare between two time instances. For example, if we consider the Degree Centrality of a network at time step 0 and then again calculate this measure at time step 1 we can apply a similarity measure on this attribute to quantify the change within the network. This can be done by means of a distance metric such as cosine similarity and others are possible. </w:t>
      </w:r>
    </w:p>
    <w:p w14:paraId="0DDC0F1A" w14:textId="752DBB09" w:rsidR="002075F2" w:rsidRDefault="002075F2" w:rsidP="00B6007B">
      <w:pPr>
        <w:spacing w:after="0"/>
        <w:rPr>
          <w:rFonts w:ascii="Arcon" w:hAnsi="Arcon"/>
          <w:sz w:val="22"/>
        </w:rPr>
      </w:pPr>
      <w:r>
        <w:rPr>
          <w:rFonts w:ascii="Arcon" w:hAnsi="Arcon"/>
          <w:sz w:val="22"/>
        </w:rPr>
        <w:t xml:space="preserve">Therefore the analysis methodology can be </w:t>
      </w:r>
      <w:r w:rsidR="00FC6B66">
        <w:rPr>
          <w:rFonts w:ascii="Arcon" w:hAnsi="Arcon"/>
          <w:sz w:val="22"/>
        </w:rPr>
        <w:t>generalised</w:t>
      </w:r>
      <w:r>
        <w:rPr>
          <w:rFonts w:ascii="Arcon" w:hAnsi="Arcon"/>
          <w:sz w:val="22"/>
        </w:rPr>
        <w:t xml:space="preserve"> as follows:</w:t>
      </w:r>
    </w:p>
    <w:p w14:paraId="15E33925" w14:textId="77777777" w:rsidR="002075F2" w:rsidRDefault="002075F2" w:rsidP="00C327B8">
      <w:pPr>
        <w:pStyle w:val="ListParagraph"/>
        <w:numPr>
          <w:ilvl w:val="0"/>
          <w:numId w:val="30"/>
        </w:numPr>
        <w:spacing w:after="0"/>
        <w:rPr>
          <w:rFonts w:ascii="Arcon" w:hAnsi="Arcon"/>
          <w:sz w:val="22"/>
        </w:rPr>
      </w:pPr>
      <w:r>
        <w:rPr>
          <w:rFonts w:ascii="Arcon" w:hAnsi="Arcon"/>
          <w:sz w:val="22"/>
        </w:rPr>
        <w:t xml:space="preserve">For network X at time step, </w:t>
      </w:r>
      <w:r w:rsidRPr="00FC6B66">
        <w:rPr>
          <w:rFonts w:ascii="Arcon" w:hAnsi="Arcon"/>
          <w:b/>
          <w:sz w:val="22"/>
        </w:rPr>
        <w:t xml:space="preserve">t </w:t>
      </w:r>
      <w:r>
        <w:rPr>
          <w:rFonts w:ascii="Arcon" w:hAnsi="Arcon"/>
          <w:sz w:val="22"/>
        </w:rPr>
        <w:t>extract some attribute</w:t>
      </w:r>
    </w:p>
    <w:p w14:paraId="55F2127F" w14:textId="77777777" w:rsidR="002075F2" w:rsidRDefault="002075F2" w:rsidP="00C327B8">
      <w:pPr>
        <w:pStyle w:val="ListParagraph"/>
        <w:numPr>
          <w:ilvl w:val="0"/>
          <w:numId w:val="30"/>
        </w:numPr>
        <w:spacing w:after="0"/>
        <w:rPr>
          <w:rFonts w:ascii="Arcon" w:hAnsi="Arcon"/>
          <w:sz w:val="22"/>
        </w:rPr>
      </w:pPr>
      <w:r>
        <w:rPr>
          <w:rFonts w:ascii="Arcon" w:hAnsi="Arcon"/>
          <w:sz w:val="22"/>
        </w:rPr>
        <w:t xml:space="preserve">At time step, </w:t>
      </w:r>
      <w:r w:rsidRPr="00FC6B66">
        <w:rPr>
          <w:rFonts w:ascii="Arcon" w:hAnsi="Arcon"/>
          <w:b/>
          <w:sz w:val="22"/>
        </w:rPr>
        <w:t>t +1</w:t>
      </w:r>
      <w:r>
        <w:rPr>
          <w:rFonts w:ascii="Arcon" w:hAnsi="Arcon"/>
          <w:sz w:val="22"/>
        </w:rPr>
        <w:t xml:space="preserve"> extract the same attribute</w:t>
      </w:r>
    </w:p>
    <w:p w14:paraId="3AD8FFFA" w14:textId="77777777" w:rsidR="004B23D1" w:rsidRDefault="002075F2" w:rsidP="00C327B8">
      <w:pPr>
        <w:pStyle w:val="ListParagraph"/>
        <w:numPr>
          <w:ilvl w:val="0"/>
          <w:numId w:val="30"/>
        </w:numPr>
        <w:spacing w:after="0"/>
        <w:rPr>
          <w:rFonts w:ascii="Arcon" w:hAnsi="Arcon"/>
          <w:sz w:val="22"/>
        </w:rPr>
      </w:pPr>
      <w:r>
        <w:rPr>
          <w:rFonts w:ascii="Arcon" w:hAnsi="Arcon"/>
          <w:sz w:val="22"/>
        </w:rPr>
        <w:t xml:space="preserve">Perform </w:t>
      </w:r>
      <w:r w:rsidR="004B23D1">
        <w:rPr>
          <w:rFonts w:ascii="Arcon" w:hAnsi="Arcon"/>
          <w:sz w:val="22"/>
        </w:rPr>
        <w:t>similarity analysis on attribute</w:t>
      </w:r>
    </w:p>
    <w:p w14:paraId="0B5B7D00" w14:textId="77777777" w:rsidR="00FC6B66" w:rsidRDefault="00FC6B66" w:rsidP="00C327B8">
      <w:pPr>
        <w:pStyle w:val="ListParagraph"/>
        <w:numPr>
          <w:ilvl w:val="0"/>
          <w:numId w:val="30"/>
        </w:numPr>
        <w:spacing w:after="0"/>
        <w:rPr>
          <w:rFonts w:ascii="Arcon" w:hAnsi="Arcon"/>
          <w:sz w:val="22"/>
        </w:rPr>
      </w:pPr>
      <w:r w:rsidRPr="00FC6B66">
        <w:rPr>
          <w:rFonts w:ascii="Arcon" w:hAnsi="Arcon"/>
          <w:sz w:val="22"/>
        </w:rPr>
        <w:t xml:space="preserve">Track the change in the similarity metric over time through some control process. </w:t>
      </w:r>
    </w:p>
    <w:p w14:paraId="662DE59C" w14:textId="77777777" w:rsidR="00FC6B66" w:rsidRDefault="00FC6B66" w:rsidP="00FC6B66">
      <w:pPr>
        <w:spacing w:after="0"/>
        <w:rPr>
          <w:rFonts w:ascii="Arcon" w:hAnsi="Arcon"/>
          <w:sz w:val="22"/>
        </w:rPr>
      </w:pPr>
    </w:p>
    <w:p w14:paraId="4145ACEE" w14:textId="6C7A162A" w:rsidR="00FC6B66" w:rsidRDefault="00FC6B66" w:rsidP="00FC6B66">
      <w:pPr>
        <w:spacing w:after="0"/>
        <w:rPr>
          <w:rFonts w:ascii="Arcon" w:hAnsi="Arcon"/>
          <w:sz w:val="22"/>
          <w:lang w:val="en-US"/>
        </w:rPr>
      </w:pPr>
      <w:r>
        <w:rPr>
          <w:rFonts w:ascii="Arcon" w:hAnsi="Arcon"/>
          <w:sz w:val="22"/>
        </w:rPr>
        <w:t xml:space="preserve">The evaluation of the change in metrics over time will be done through a statistical control process as suggested in </w:t>
      </w:r>
      <w:r>
        <w:rPr>
          <w:rFonts w:ascii="Arcon" w:hAnsi="Arcon"/>
          <w:sz w:val="22"/>
        </w:rPr>
        <w:fldChar w:fldCharType="begin" w:fldLock="1"/>
      </w:r>
      <w:r w:rsidR="00EF3766">
        <w:rPr>
          <w:rFonts w:ascii="Arcon" w:hAnsi="Arcon"/>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8]", "plainTextFormattedCitation" : "[28]", "previouslyFormattedCitation" : "[28]" }, "properties" : { "noteIndex" : 0 }, "schema" : "https://github.com/citation-style-language/schema/raw/master/csl-citation.json" }</w:instrText>
      </w:r>
      <w:r>
        <w:rPr>
          <w:rFonts w:ascii="Arcon" w:hAnsi="Arcon"/>
          <w:sz w:val="22"/>
        </w:rPr>
        <w:fldChar w:fldCharType="separate"/>
      </w:r>
      <w:r w:rsidR="00EE4200" w:rsidRPr="00EE4200">
        <w:rPr>
          <w:rFonts w:ascii="Arcon" w:hAnsi="Arcon"/>
          <w:noProof/>
          <w:sz w:val="22"/>
        </w:rPr>
        <w:t>[28]</w:t>
      </w:r>
      <w:r>
        <w:rPr>
          <w:rFonts w:ascii="Arcon" w:hAnsi="Arcon"/>
          <w:sz w:val="22"/>
        </w:rPr>
        <w:fldChar w:fldCharType="end"/>
      </w:r>
      <w:r>
        <w:rPr>
          <w:rFonts w:ascii="Arcon" w:hAnsi="Arcon"/>
          <w:sz w:val="22"/>
        </w:rPr>
        <w:t xml:space="preserve">. This is a concept that comes from quality engineering and it essentially involves calculating a </w:t>
      </w:r>
      <w:r w:rsidRPr="00FC6B66">
        <w:rPr>
          <w:rFonts w:ascii="Arcon" w:hAnsi="Arcon"/>
          <w:sz w:val="22"/>
          <w:lang w:val="en-US"/>
        </w:rPr>
        <w:t xml:space="preserve">statistic from </w:t>
      </w:r>
      <w:r>
        <w:rPr>
          <w:rFonts w:ascii="Arcon" w:hAnsi="Arcon"/>
          <w:sz w:val="22"/>
          <w:lang w:val="en-US"/>
        </w:rPr>
        <w:t>a sequence of measurements of a random process and then comparing it so some control limit. This process translates to:</w:t>
      </w:r>
    </w:p>
    <w:p w14:paraId="7C19E178" w14:textId="67A2C284" w:rsidR="00FC6B66" w:rsidRDefault="00FC6B66" w:rsidP="00FC6B66">
      <w:pPr>
        <w:pStyle w:val="ListParagraph"/>
        <w:numPr>
          <w:ilvl w:val="0"/>
          <w:numId w:val="27"/>
        </w:numPr>
        <w:spacing w:after="0"/>
        <w:rPr>
          <w:rFonts w:ascii="Arcon" w:hAnsi="Arcon"/>
          <w:sz w:val="22"/>
          <w:lang w:val="en-US"/>
        </w:rPr>
      </w:pPr>
      <w:r>
        <w:rPr>
          <w:rFonts w:ascii="Arcon" w:hAnsi="Arcon"/>
          <w:sz w:val="22"/>
          <w:lang w:val="en-US"/>
        </w:rPr>
        <w:t>Calculating a cumulative sum control chart which is very good for detecting small changes in mean over time</w:t>
      </w:r>
    </w:p>
    <w:p w14:paraId="594591E8" w14:textId="306E5DA3" w:rsidR="00FC6B66" w:rsidRDefault="00FC6B66" w:rsidP="00FC6B66">
      <w:pPr>
        <w:pStyle w:val="ListParagraph"/>
        <w:numPr>
          <w:ilvl w:val="0"/>
          <w:numId w:val="27"/>
        </w:numPr>
        <w:spacing w:after="0"/>
        <w:rPr>
          <w:rFonts w:ascii="Arcon" w:hAnsi="Arcon"/>
          <w:sz w:val="22"/>
          <w:lang w:val="en-US"/>
        </w:rPr>
      </w:pPr>
      <w:r>
        <w:rPr>
          <w:rFonts w:ascii="Arcon" w:hAnsi="Arcon"/>
          <w:sz w:val="22"/>
          <w:lang w:val="en-US"/>
        </w:rPr>
        <w:t>Calculating a z-score for each time step</w:t>
      </w:r>
      <w:r w:rsidR="005E6BEC">
        <w:rPr>
          <w:rFonts w:ascii="Arcon" w:hAnsi="Arcon"/>
          <w:sz w:val="22"/>
          <w:lang w:val="en-US"/>
        </w:rPr>
        <w:t xml:space="preserve"> (Eq. 1)</w:t>
      </w:r>
    </w:p>
    <w:p w14:paraId="6A0D41DA" w14:textId="7B73C212" w:rsidR="00FC6B66" w:rsidRDefault="00FC6B66" w:rsidP="00FC6B66">
      <w:pPr>
        <w:pStyle w:val="ListParagraph"/>
        <w:numPr>
          <w:ilvl w:val="0"/>
          <w:numId w:val="27"/>
        </w:numPr>
        <w:spacing w:after="0"/>
        <w:rPr>
          <w:rFonts w:ascii="Arcon" w:hAnsi="Arcon"/>
          <w:sz w:val="22"/>
          <w:lang w:val="en-US"/>
        </w:rPr>
      </w:pPr>
      <w:r>
        <w:rPr>
          <w:rFonts w:ascii="Arcon" w:hAnsi="Arcon"/>
          <w:sz w:val="22"/>
          <w:lang w:val="en-US"/>
        </w:rPr>
        <w:t>Construction of two charts to detect increase and decrease in the metric</w:t>
      </w:r>
      <w:r w:rsidR="005E6BEC">
        <w:rPr>
          <w:rFonts w:ascii="Arcon" w:hAnsi="Arcon"/>
          <w:sz w:val="22"/>
          <w:lang w:val="en-US"/>
        </w:rPr>
        <w:t xml:space="preserve"> as shown.</w:t>
      </w:r>
    </w:p>
    <w:p w14:paraId="37B6D0C4" w14:textId="70F23B36" w:rsidR="005E6BEC" w:rsidRDefault="00EE4200" w:rsidP="002F40D9">
      <w:pPr>
        <w:pStyle w:val="ListParagraph"/>
        <w:spacing w:after="0"/>
        <w:ind w:left="360"/>
        <w:jc w:val="center"/>
        <w:rPr>
          <w:rFonts w:ascii="Arcon" w:hAnsi="Arcon"/>
          <w:sz w:val="22"/>
          <w:lang w:val="en-US"/>
        </w:rPr>
      </w:pPr>
      <w:r w:rsidRPr="00F5725B">
        <w:rPr>
          <w:rFonts w:ascii="Arcon" w:hAnsi="Arcon"/>
          <w:position w:val="-14"/>
          <w:sz w:val="22"/>
        </w:rPr>
        <w:object w:dxaOrig="1680" w:dyaOrig="380" w14:anchorId="707FC6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18.75pt" o:ole="">
            <v:imagedata r:id="rId9" o:title=""/>
          </v:shape>
          <o:OLEObject Type="Embed" ProgID="Equation.3" ShapeID="_x0000_i1025" DrawAspect="Content" ObjectID="_1521407774" r:id="rId10"/>
        </w:object>
      </w:r>
    </w:p>
    <w:p w14:paraId="76E2671C" w14:textId="77777777" w:rsidR="005E6BEC" w:rsidRDefault="005E6BEC" w:rsidP="005E6BEC">
      <w:pPr>
        <w:pStyle w:val="ListParagraph"/>
        <w:keepNext/>
        <w:spacing w:after="0"/>
        <w:ind w:left="1080"/>
      </w:pPr>
      <w:r>
        <w:rPr>
          <w:rFonts w:ascii="Arcon" w:hAnsi="Arcon"/>
          <w:noProof/>
          <w:sz w:val="22"/>
          <w:lang w:eastAsia="en-GB"/>
        </w:rPr>
        <mc:AlternateContent>
          <mc:Choice Requires="wpg">
            <w:drawing>
              <wp:inline distT="0" distB="0" distL="0" distR="0" wp14:anchorId="4982435D" wp14:editId="54AD0A21">
                <wp:extent cx="1555750" cy="445135"/>
                <wp:effectExtent l="0" t="0" r="6350" b="0"/>
                <wp:docPr id="5" name="Group 5"/>
                <wp:cNvGraphicFramePr/>
                <a:graphic xmlns:a="http://schemas.openxmlformats.org/drawingml/2006/main">
                  <a:graphicData uri="http://schemas.microsoft.com/office/word/2010/wordprocessingGroup">
                    <wpg:wgp>
                      <wpg:cNvGrpSpPr/>
                      <wpg:grpSpPr>
                        <a:xfrm>
                          <a:off x="0" y="0"/>
                          <a:ext cx="1555750" cy="445135"/>
                          <a:chOff x="0" y="0"/>
                          <a:chExt cx="1752600" cy="445135"/>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46250" cy="224790"/>
                          </a:xfrm>
                          <a:prstGeom prst="rect">
                            <a:avLst/>
                          </a:prstGeom>
                          <a:noFill/>
                          <a:extLst/>
                        </pic:spPr>
                      </pic:pic>
                      <pic:pic xmlns:pic="http://schemas.openxmlformats.org/drawingml/2006/picture">
                        <pic:nvPicPr>
                          <pic:cNvPr id="3" name="Picture 3"/>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6350" y="234950"/>
                            <a:ext cx="1746250" cy="210185"/>
                          </a:xfrm>
                          <a:prstGeom prst="rect">
                            <a:avLst/>
                          </a:prstGeom>
                          <a:noFill/>
                          <a:extLst/>
                        </pic:spPr>
                      </pic:pic>
                    </wpg:wgp>
                  </a:graphicData>
                </a:graphic>
              </wp:inline>
            </w:drawing>
          </mc:Choice>
          <mc:Fallback xmlns:mv="urn:schemas-microsoft-com:mac:vml" xmlns:mo="http://schemas.microsoft.com/office/mac/office/2008/main">
            <w:pict>
              <v:group w14:anchorId="48B5BD4A" id="Group 5" o:spid="_x0000_s1026" style="width:122.5pt;height:35.05pt;mso-position-horizontal-relative:char;mso-position-vertical-relative:line" coordsize="17526,445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">
                <v:shape id="Picture 2" o:spid="_x0000_s1027" type="#_x0000_t75" style="position:absolute;width:17462;height:224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QjjD3AAAAA2gAAAA8AAABkcnMvZG93bnJldi54bWxEj0Frg0AUhO+F/oflFXKraz0kwbqGUAhY&#10;eqpJ7g/3VUX3rXG3uv333UIhx2FmvmGKQzCjWGh2vWUFL0kKgrixuudWweV8et6DcB5Z42iZFPyQ&#10;g0P5+FBgru3Kn7TUvhURwi5HBZ33Uy6lazoy6BI7EUfvy84GfZRzK/WMa4SbUWZpupUGe44LHU70&#10;1lEz1N9GAZ1DfQ2XG+3e1w8aTsHu16VSavMUjq8gPAV/D/+3K60gg78r8QbI8h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lCOMPcAAAADaAAAADwAAAAAAAAAAAAAAAACfAgAA&#10;ZHJzL2Rvd25yZXYueG1sUEsFBgAAAAAEAAQA9wAAAIwDAAAAAA==&#10;">
                  <v:imagedata r:id="rId13" o:title=""/>
                  <v:path arrowok="t"/>
                </v:shape>
                <v:shape id="Picture 3" o:spid="_x0000_s1028" type="#_x0000_t75" style="position:absolute;left:63;top:2349;width:17463;height:21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P0xsbCAAAA2gAAAA8AAABkcnMvZG93bnJldi54bWxEj0+LwjAUxO8LfofwBG/bVFdEqlFcYVll&#10;L/73+miebbF5KU3Uup/eCILHYWZ+w4ynjSnFlWpXWFbQjWIQxKnVBWcKdtufzyEI55E1lpZJwZ0c&#10;TCetjzEm2t54TdeNz0SAsEtQQe59lUjp0pwMushWxME72dqgD7LOpK7xFuCmlL04HkiDBYeFHCua&#10;55SeNxejoL/vHvnP/v7Pm1W8kovvA/WXPaU67WY2AuGp8e/wq73QCr7geSXcADl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T9MbGwgAAANoAAAAPAAAAAAAAAAAAAAAAAJ8C&#10;AABkcnMvZG93bnJldi54bWxQSwUGAAAAAAQABAD3AAAAjgMAAAAA&#10;">
                  <v:imagedata r:id="rId14" o:title=""/>
                  <v:path arrowok="t"/>
                </v:shape>
                <w10:anchorlock/>
              </v:group>
            </w:pict>
          </mc:Fallback>
        </mc:AlternateContent>
      </w:r>
    </w:p>
    <w:p w14:paraId="3A63DED8" w14:textId="77777777" w:rsidR="005E6BEC" w:rsidRPr="00B13C72" w:rsidRDefault="005E6BEC" w:rsidP="005E6BEC">
      <w:pPr>
        <w:pStyle w:val="ListParagraph"/>
        <w:keepNext/>
        <w:spacing w:after="0"/>
        <w:ind w:left="1080"/>
        <w:rPr>
          <w:sz w:val="18"/>
        </w:rPr>
      </w:pPr>
    </w:p>
    <w:p w14:paraId="669AA191" w14:textId="6347E417" w:rsidR="005E6BEC" w:rsidRPr="00B13C72" w:rsidRDefault="005E6BEC" w:rsidP="005E6BEC">
      <w:pPr>
        <w:pStyle w:val="Caption"/>
        <w:rPr>
          <w:rFonts w:ascii="Arcon" w:hAnsi="Arcon"/>
          <w:i w:val="0"/>
          <w:color w:val="355D7E" w:themeColor="accent1" w:themeShade="80"/>
          <w:sz w:val="22"/>
        </w:rPr>
      </w:pPr>
      <w:r w:rsidRPr="00B13C72">
        <w:rPr>
          <w:rFonts w:ascii="Arcon" w:hAnsi="Arcon"/>
          <w:i w:val="0"/>
          <w:color w:val="355D7E" w:themeColor="accent1" w:themeShade="80"/>
          <w:sz w:val="22"/>
        </w:rPr>
        <w:t xml:space="preserve">Equation </w:t>
      </w:r>
      <w:r w:rsidRPr="00B13C72">
        <w:rPr>
          <w:rFonts w:ascii="Arcon" w:hAnsi="Arcon"/>
          <w:i w:val="0"/>
          <w:color w:val="355D7E" w:themeColor="accent1" w:themeShade="80"/>
          <w:sz w:val="22"/>
        </w:rPr>
        <w:fldChar w:fldCharType="begin"/>
      </w:r>
      <w:r w:rsidRPr="00B13C72">
        <w:rPr>
          <w:rFonts w:ascii="Arcon" w:hAnsi="Arcon"/>
          <w:i w:val="0"/>
          <w:color w:val="355D7E" w:themeColor="accent1" w:themeShade="80"/>
          <w:sz w:val="22"/>
        </w:rPr>
        <w:instrText xml:space="preserve"> SEQ Equation \* ARABIC </w:instrText>
      </w:r>
      <w:r w:rsidRPr="00B13C72">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1</w:t>
      </w:r>
      <w:r w:rsidRPr="00B13C72">
        <w:rPr>
          <w:rFonts w:ascii="Arcon" w:hAnsi="Arcon"/>
          <w:i w:val="0"/>
          <w:color w:val="355D7E" w:themeColor="accent1" w:themeShade="80"/>
          <w:sz w:val="22"/>
        </w:rPr>
        <w:fldChar w:fldCharType="end"/>
      </w:r>
      <w:r w:rsidRPr="00B13C72">
        <w:rPr>
          <w:rFonts w:ascii="Arcon" w:hAnsi="Arcon"/>
          <w:i w:val="0"/>
          <w:color w:val="355D7E" w:themeColor="accent1" w:themeShade="80"/>
          <w:sz w:val="22"/>
        </w:rPr>
        <w:t>: Control chart to detect increase and decrease in metric over time</w:t>
      </w:r>
    </w:p>
    <w:p w14:paraId="5E63882C" w14:textId="77777777" w:rsidR="00D5228F" w:rsidRDefault="00D5228F" w:rsidP="00D5228F">
      <w:pPr>
        <w:spacing w:after="0"/>
        <w:rPr>
          <w:rFonts w:ascii="Arcon" w:hAnsi="Arcon"/>
          <w:sz w:val="22"/>
        </w:rPr>
      </w:pPr>
      <w:r>
        <w:rPr>
          <w:rFonts w:ascii="Arcon" w:hAnsi="Arcon"/>
          <w:sz w:val="22"/>
        </w:rPr>
        <w:t xml:space="preserve">In the following section will present a brief treatment of the subject of similarity. </w:t>
      </w:r>
    </w:p>
    <w:p w14:paraId="12C0330C" w14:textId="77777777" w:rsidR="00B51317" w:rsidRDefault="00B51317" w:rsidP="00D5228F">
      <w:pPr>
        <w:spacing w:after="0"/>
        <w:rPr>
          <w:rFonts w:ascii="Arcon" w:hAnsi="Arcon"/>
          <w:sz w:val="22"/>
        </w:rPr>
      </w:pPr>
    </w:p>
    <w:p w14:paraId="6C53A9F9" w14:textId="74852A3E" w:rsidR="00B51317" w:rsidRPr="005C44A0" w:rsidRDefault="001506A3" w:rsidP="001506A3">
      <w:pPr>
        <w:pStyle w:val="h2"/>
      </w:pPr>
      <w:bookmarkStart w:id="13" w:name="_Toc447659387"/>
      <w:r>
        <w:t>SIMILARITY METHODS</w:t>
      </w:r>
      <w:bookmarkEnd w:id="13"/>
    </w:p>
    <w:p w14:paraId="60ACAE9D" w14:textId="77777777" w:rsidR="00B51317" w:rsidRDefault="00B51317" w:rsidP="00B51317">
      <w:pPr>
        <w:spacing w:after="0"/>
        <w:rPr>
          <w:rFonts w:ascii="Arcon" w:hAnsi="Arcon"/>
          <w:sz w:val="22"/>
        </w:rPr>
      </w:pPr>
      <w:r>
        <w:rPr>
          <w:rFonts w:ascii="Arcon" w:hAnsi="Arcon"/>
          <w:sz w:val="22"/>
        </w:rPr>
        <w:t>The problem of finding similarity between nodes which are similar in a network can be thought of as a problem of finding a set of nodes which are similar to a given node according to some attributes which are represented as connections</w:t>
      </w:r>
      <w:r>
        <w:rPr>
          <w:rFonts w:ascii="Arcon" w:hAnsi="Arcon"/>
          <w:sz w:val="22"/>
        </w:rPr>
        <w:fldChar w:fldCharType="begin" w:fldLock="1"/>
      </w:r>
      <w:r>
        <w:rPr>
          <w:rFonts w:ascii="Arcon" w:hAnsi="Arcon"/>
          <w:sz w:val="22"/>
        </w:rPr>
        <w:instrText>ADDIN CSL_CITATION { "citationItems" : [ { "id" : "ITEM-1", "itemData" : { "author" : [ { "dropping-particle" : "", "family" : "Rawashdeh", "given" : "Ahmad", "non-dropping-particle" : "", "parse-names" : false, "suffix" : "" }, { "dropping-particle" : "", "family" : "Ralescu", "given" : "Anca L", "non-dropping-particle" : "", "parse-names" : false, "suffix" : "" } ], "id" : "ITEM-1", "issued" : { "date-parts" : [ [ "2012" ] ] }, "title" : "Similarity Measure for Social Networks \u2013 A Brief Survey", "type" : "article-journal" }, "uris" : [ "http://www.mendeley.com/documents/?uuid=e52362a1-e7d9-416d-9384-20f874c4acf4" ] } ], "mendeley" : { "formattedCitation" : "[25]", "plainTextFormattedCitation" : "[25]", "previouslyFormattedCitation" : "[25]" }, "properties" : { "noteIndex" : 0 }, "schema" : "https://github.com/citation-style-language/schema/raw/master/csl-citation.json" }</w:instrText>
      </w:r>
      <w:r>
        <w:rPr>
          <w:rFonts w:ascii="Arcon" w:hAnsi="Arcon"/>
          <w:sz w:val="22"/>
        </w:rPr>
        <w:fldChar w:fldCharType="separate"/>
      </w:r>
      <w:r w:rsidRPr="00EE4200">
        <w:rPr>
          <w:rFonts w:ascii="Arcon" w:hAnsi="Arcon"/>
          <w:noProof/>
          <w:sz w:val="22"/>
        </w:rPr>
        <w:t>[25]</w:t>
      </w:r>
      <w:r>
        <w:rPr>
          <w:rFonts w:ascii="Arcon" w:hAnsi="Arcon"/>
          <w:sz w:val="22"/>
        </w:rPr>
        <w:fldChar w:fldCharType="end"/>
      </w:r>
      <w:r>
        <w:rPr>
          <w:rFonts w:ascii="Arcon" w:hAnsi="Arcon"/>
          <w:sz w:val="22"/>
        </w:rPr>
        <w:t>.</w:t>
      </w:r>
    </w:p>
    <w:p w14:paraId="5BB3B24C" w14:textId="77777777" w:rsidR="00B51317" w:rsidRDefault="00B51317" w:rsidP="00B51317">
      <w:pPr>
        <w:spacing w:after="0"/>
        <w:rPr>
          <w:rFonts w:ascii="Arcon" w:hAnsi="Arcon"/>
          <w:sz w:val="22"/>
        </w:rPr>
      </w:pPr>
    </w:p>
    <w:p w14:paraId="17CBF1B7" w14:textId="77777777" w:rsidR="00B51317" w:rsidRDefault="00B51317" w:rsidP="00B51317">
      <w:pPr>
        <w:spacing w:after="0"/>
        <w:rPr>
          <w:rFonts w:ascii="Arcon" w:hAnsi="Arcon"/>
          <w:sz w:val="22"/>
        </w:rPr>
      </w:pPr>
      <w:r>
        <w:rPr>
          <w:rFonts w:ascii="Arcon" w:hAnsi="Arcon"/>
          <w:sz w:val="22"/>
        </w:rPr>
        <w:t>Similarity in a networks is classified as being of structural, content or keyword based The Structural similarity or link based similarity considers the similarity of links between the nodes in the graph e.g. Cosine, Jaccard, Hub Promoted and Hub Depressed Index etc. Content similarity considers the attributes of the node in the graph. For example on a social network this could be birth dates or hobbies of individuals. Keyword similarity aims to find similarity based on nodes representing word collections.  Global Structural Similarity can be classified as being:</w:t>
      </w:r>
    </w:p>
    <w:p w14:paraId="1E5F66BE" w14:textId="77777777" w:rsidR="00CF01C0" w:rsidRDefault="00CF01C0" w:rsidP="00B51317">
      <w:pPr>
        <w:spacing w:after="0"/>
        <w:rPr>
          <w:rFonts w:ascii="Arcon" w:hAnsi="Arcon"/>
          <w:sz w:val="22"/>
        </w:rPr>
      </w:pPr>
    </w:p>
    <w:p w14:paraId="0604C6BC" w14:textId="77777777" w:rsidR="00B51317" w:rsidRPr="00AA38FA" w:rsidRDefault="00B51317" w:rsidP="00B51317">
      <w:pPr>
        <w:pStyle w:val="ListParagraph"/>
        <w:numPr>
          <w:ilvl w:val="0"/>
          <w:numId w:val="29"/>
        </w:numPr>
        <w:spacing w:after="0"/>
        <w:rPr>
          <w:rFonts w:ascii="Arcon" w:hAnsi="Arcon"/>
          <w:sz w:val="22"/>
        </w:rPr>
      </w:pPr>
      <w:r>
        <w:rPr>
          <w:rFonts w:ascii="Arcon" w:hAnsi="Arcon"/>
          <w:sz w:val="22"/>
        </w:rPr>
        <w:t>local vs. global</w:t>
      </w:r>
    </w:p>
    <w:p w14:paraId="0048D831" w14:textId="77777777" w:rsidR="00B51317" w:rsidRDefault="00B51317" w:rsidP="00B51317">
      <w:pPr>
        <w:pStyle w:val="ListParagraph"/>
        <w:numPr>
          <w:ilvl w:val="0"/>
          <w:numId w:val="29"/>
        </w:numPr>
        <w:spacing w:after="0"/>
        <w:rPr>
          <w:rFonts w:ascii="Arcon" w:hAnsi="Arcon"/>
          <w:sz w:val="22"/>
        </w:rPr>
      </w:pPr>
      <w:r w:rsidRPr="00AA38FA">
        <w:rPr>
          <w:rFonts w:ascii="Arcon" w:hAnsi="Arcon"/>
          <w:sz w:val="22"/>
        </w:rPr>
        <w:t>parameter-free vs. parameter-dependen</w:t>
      </w:r>
      <w:r>
        <w:rPr>
          <w:rFonts w:ascii="Arcon" w:hAnsi="Arcon"/>
          <w:sz w:val="22"/>
        </w:rPr>
        <w:t>t</w:t>
      </w:r>
    </w:p>
    <w:p w14:paraId="059A84A1" w14:textId="77777777" w:rsidR="00B51317" w:rsidRDefault="00B51317" w:rsidP="00B51317">
      <w:pPr>
        <w:pStyle w:val="ListParagraph"/>
        <w:numPr>
          <w:ilvl w:val="0"/>
          <w:numId w:val="29"/>
        </w:numPr>
        <w:spacing w:after="0"/>
        <w:rPr>
          <w:rFonts w:ascii="Arcon" w:hAnsi="Arcon"/>
          <w:sz w:val="22"/>
        </w:rPr>
      </w:pPr>
      <w:r w:rsidRPr="00AA38FA">
        <w:rPr>
          <w:rFonts w:ascii="Arcon" w:hAnsi="Arcon"/>
          <w:sz w:val="22"/>
        </w:rPr>
        <w:t xml:space="preserve">node-dependent vs. path- dependent </w:t>
      </w:r>
    </w:p>
    <w:p w14:paraId="3AF653D0" w14:textId="77777777" w:rsidR="00CF01C0" w:rsidRDefault="00CF01C0" w:rsidP="00CF01C0">
      <w:pPr>
        <w:pStyle w:val="ListParagraph"/>
        <w:spacing w:after="0"/>
        <w:ind w:left="780"/>
        <w:rPr>
          <w:rFonts w:ascii="Arcon" w:hAnsi="Arcon"/>
          <w:sz w:val="22"/>
        </w:rPr>
      </w:pPr>
    </w:p>
    <w:p w14:paraId="13DECA24" w14:textId="77777777" w:rsidR="00B51317" w:rsidRDefault="00B51317" w:rsidP="00B51317">
      <w:pPr>
        <w:spacing w:after="0"/>
        <w:ind w:left="60"/>
        <w:rPr>
          <w:rFonts w:ascii="Arcon" w:hAnsi="Arcon"/>
          <w:sz w:val="22"/>
        </w:rPr>
      </w:pPr>
      <w:r w:rsidRPr="00615026">
        <w:rPr>
          <w:rFonts w:ascii="Arcon" w:hAnsi="Arcon"/>
          <w:sz w:val="22"/>
        </w:rPr>
        <w:t>The global struc</w:t>
      </w:r>
      <w:r>
        <w:rPr>
          <w:rFonts w:ascii="Arcon" w:hAnsi="Arcon"/>
          <w:sz w:val="22"/>
        </w:rPr>
        <w:t xml:space="preserve">tural measures aim to measure node similarity compared to the whole network. We will call them intra network similarity measures. </w:t>
      </w:r>
      <w:r>
        <w:rPr>
          <w:rFonts w:ascii="Arcon" w:hAnsi="Arcon"/>
          <w:sz w:val="22"/>
        </w:rPr>
        <w:fldChar w:fldCharType="begin" w:fldLock="1"/>
      </w:r>
      <w:r>
        <w:rPr>
          <w:rFonts w:ascii="Arcon" w:hAnsi="Arcon"/>
          <w:sz w:val="22"/>
        </w:rPr>
        <w:instrText>ADDIN CSL_CITATION { "citationItems" : [ { "id" : "ITEM-1", "itemData" : { "author" : [ { "dropping-particle" : "", "family" : "Rawashdeh", "given" : "Ahmad", "non-dropping-particle" : "", "parse-names" : false, "suffix" : "" }, { "dropping-particle" : "", "family" : "Ralescu", "given" : "Anca L", "non-dropping-particle" : "", "parse-names" : false, "suffix" : "" } ], "id" : "ITEM-1", "issued" : { "date-parts" : [ [ "2012" ] ] }, "title" : "Similarity Measure for Social Networks \u2013 A Brief Survey", "type" : "article-journal" }, "uris" : [ "http://www.mendeley.com/documents/?uuid=e52362a1-e7d9-416d-9384-20f874c4acf4" ] } ], "mendeley" : { "formattedCitation" : "[25]", "plainTextFormattedCitation" : "[25]", "previouslyFormattedCitation" : "[25]" }, "properties" : { "noteIndex" : 0 }, "schema" : "https://github.com/citation-style-language/schema/raw/master/csl-citation.json" }</w:instrText>
      </w:r>
      <w:r>
        <w:rPr>
          <w:rFonts w:ascii="Arcon" w:hAnsi="Arcon"/>
          <w:sz w:val="22"/>
        </w:rPr>
        <w:fldChar w:fldCharType="separate"/>
      </w:r>
      <w:r w:rsidRPr="002E077A">
        <w:rPr>
          <w:rFonts w:ascii="Arcon" w:hAnsi="Arcon"/>
          <w:noProof/>
          <w:sz w:val="22"/>
        </w:rPr>
        <w:t>[25]</w:t>
      </w:r>
      <w:r>
        <w:rPr>
          <w:rFonts w:ascii="Arcon" w:hAnsi="Arcon"/>
          <w:sz w:val="22"/>
        </w:rPr>
        <w:fldChar w:fldCharType="end"/>
      </w:r>
    </w:p>
    <w:p w14:paraId="64FD8B06" w14:textId="77777777" w:rsidR="00B51317" w:rsidRDefault="00B51317" w:rsidP="00B51317">
      <w:pPr>
        <w:spacing w:after="0"/>
        <w:rPr>
          <w:rFonts w:ascii="Arcon" w:hAnsi="Arcon"/>
          <w:sz w:val="22"/>
        </w:rPr>
      </w:pPr>
    </w:p>
    <w:p w14:paraId="6DCB44D3" w14:textId="77777777" w:rsidR="00B51317" w:rsidRDefault="00B51317" w:rsidP="00B51317">
      <w:pPr>
        <w:spacing w:after="0"/>
        <w:rPr>
          <w:rFonts w:ascii="Arcon" w:hAnsi="Arcon"/>
          <w:sz w:val="22"/>
        </w:rPr>
      </w:pPr>
      <w:r>
        <w:rPr>
          <w:rFonts w:ascii="Arcon" w:hAnsi="Arcon"/>
          <w:sz w:val="22"/>
        </w:rPr>
        <w:t xml:space="preserve">Inter network similarity measures are described in </w:t>
      </w:r>
      <w:r>
        <w:rPr>
          <w:rFonts w:ascii="Arcon" w:hAnsi="Arcon"/>
          <w:sz w:val="22"/>
        </w:rPr>
        <w:fldChar w:fldCharType="begin" w:fldLock="1"/>
      </w:r>
      <w:r>
        <w:rPr>
          <w:rFonts w:ascii="Arcon" w:hAnsi="Arcon"/>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id" : "ITEM-2", "itemData" : { "DOI" : "10.1016/j.aml.2007.01.006", "ISBN" : "0893-9659", "ISSN" : "08939659", "abstract" : "We outline a class of graph similarity measures that uses the structural similarity of local neighborhoods to derive pairwise similarity scores for the nodes of two different graphs, and present a related similarity measure that uses a linear update to generate both node and edge similarity scores. This measure is then applied to the task of graph matching. ?? 2007 Elsevier Ltd. All rights reserved.", "author" : [ { "dropping-particle" : "", "family" : "Zager", "given" : "Laura A.", "non-dropping-particle" : "", "parse-names" : false, "suffix" : "" }, { "dropping-particle" : "", "family" : "Verghese", "given" : "George C.", "non-dropping-particle" : "", "parse-names" : false, "suffix" : "" } ], "container-title" : "Applied Mathematics Letters", "id" : "ITEM-2", "issue" : "1", "issued" : { "date-parts" : [ [ "2008" ] ] }, "page" : "86-94", "title" : "Graph similarity scoring and matching", "type" : "article-journal", "volume" : "21" }, "uris" : [ "http://www.mendeley.com/documents/?uuid=9a36185a-689f-4911-b3f2-d7dcb3e16988" ] }, { "id" : "ITEM-3", "itemData" : { "DOI" : "10.1109/ICCV.2013.425", "ISBN" : "9781479928392", "ISSN" : "1550-5499", "abstract" : "Graph matching has been widely used in various applications in \\ncomputer vision due to its powerful performance. However, it poses three \\nchallenges to image sparse feature matching: (1) The combinatorial nature limits \\nthe size of the possible matches, (2) It is sensitive to outliers because the \\nobjective function prefers more matches, (3) It works poorly when handling \\nmany-to-many object correspondences, due to its assumption of one single cluster \\nfor each graph. In this paper, we address these problems with a unified \\nframework-Density Maximization. We propose a graph density local estimator (DLE) \\nto measure the quality of matches. Density Maximization aims to maximize the DLE \\nvalues both locally and globally. The local maximization of DLE finds the \\nclusters of nodes as well as eliminates the outliers. The global maximization of \\nDLE efficiently refines the matches by exploring a much larger matching space. \\nOur Density Maximization is orthogonal to specific graph matching algorithms. \\nExperimental evaluation demonstrates that it significantly boosts the true \\nmatches and enables graph matching to handle both outliers and many-to-many \\nobject correspondences.", "author" : [ { "dropping-particle" : "", "family" : "Wang", "given" : "Chao", "non-dropping-particle" : "", "parse-names" : false, "suffix" : "" }, { "dropping-particle" : "", "family" : "Wang", "given" : "Lei", "non-dropping-particle" : "", "parse-names" : false, "suffix" : "" }, { "dropping-particle" : "", "family" : "Liu", "given" : "Lingqiao", "non-dropping-particle" : "", "parse-names" : false, "suffix" : "" } ], "container-title" : "Proceedings of the IEEE International Conference on Computer Vision", "id" : "ITEM-3", "issued" : { "date-parts" : [ [ "2013" ] ] }, "page" : "3424-3431", "title" : "Improving graph matching via density maximization", "type" : "article-journal" }, "uris" : [ "http://www.mendeley.com/documents/?uuid=3f6274b7-edd4-41b9-90bd-62cb864ba05a" ] }, { "id" : "ITEM-4", "itemData" : { "DOI" : "10.1137/1.9781611973440.118", "ISBN" : "9781510811515", "author" : [ { "dropping-particle" : "", "family" : "Soundarajan", "given" : "Sucheta", "non-dropping-particle" : "", "parse-names" : false, "suffix" : "" }, { "dropping-particle" : "", "family" : "Eliassi-Rad", "given" : "T", "non-dropping-particle" : "", "parse-names" : false, "suffix" : "" }, { "dropping-particle" : "", "family" : "Gallagher", "given" : "Brian", "non-dropping-particle" : "", "parse-names" : false, "suffix" : "" } ], "container-title" : "Sdm", "id" : "ITEM-4", "issue" : "1", "issued" : { "date-parts" : [ [ "2014" ] ] }, "title" : "A guide to selecting a network similarity method", "type" : "article-journal" }, "uris" : [ "http://www.mendeley.com/documents/?uuid=9dbd7654-a261-4ba6-9645-3a3f115533c0" ] }, { "id" : "ITEM-5", "itemData" : { "abstract" : "We deal with two independent but related problems, those of graph similarity and subgraph matching, which are both important practical problems useful in several fields of science, engineering and data analysis. For the problem of graph similarity, we develop and test a new framework for solving the problem using belief propagation and related ideas. For the subgraph matching problem, we develop a new algorithm based on existing techniques in the bioinformatics and data mining literature, which uncover periodic or infrequent matchings. We make substantial progress compared to the existing methods for both problems.", "author" : [ { "dropping-particle" : "", "family" : "Koutra", "given" : "D", "non-dropping-particle" : "", "parse-names" : false, "suffix" : "" }, { "dropping-particle" : "", "family" : "Parikh", "given" : "a", "non-dropping-particle" : "", "parse-names" : false, "suffix" : "" }, { "dropping-particle" : "", "family" : "Ramdas", "given" : "a", "non-dropping-particle" : "", "parse-names" : false, "suffix" : "" }, { "dropping-particle" : "", "family" : "Xiang", "given" : "J", "non-dropping-particle" : "", "parse-names" : false, "suffix" : "" } ], "id" : "ITEM-5", "issued" : { "date-parts" : [ [ "2011" ] ] }, "title" : "Algorithms for Graph Similarity and Subgraph Matching", "type" : "article-journal" }, "uris" : [ "http://www.mendeley.com/documents/?uuid=23d31f8b-112a-42c2-ac43-db0770eea047" ] }, { "id" : "ITEM-6", "itemData" : { "DOI" : "10.1016/j.amc.2006.04.006", "ISSN" : "00963003", "author" : [ { "dropping-particle" : "", "family" : "Dehmer", "given" : "Matthias", "non-dropping-particle" : "", "parse-names" : false, "suffix" : "" }, { "dropping-particle" : "", "family" : "Emmert-Streib", "given" : "Frank", "non-dropping-particle" : "", "parse-names" : false, "suffix" : "" }, { "dropping-particle" : "", "family" : "Kilian", "given" : "J\u00fcrgen", "non-dropping-particle" : "", "parse-names" : false, "suffix" : "" } ], "container-title" : "Applied Mathematics and Computation", "id" : "ITEM-6", "issue" : "1", "issued" : { "date-parts" : [ [ "2006", "11" ] ] }, "page" : "447-459", "title" : "A similarity measure for graphs with low computational complexity", "type" : "article-journal", "volume" : "182" }, "uris" : [ "http://www.mendeley.com/documents/?uuid=a345252a-b9dd-4d03-ba4b-df9832d1e5f3" ] }, { "id" : "ITEM-7",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7", "issue" : "03", "issued" : { "date-parts" : [ [ "2004" ] ] }, "page" : "265-298", "title" : "Thirty Years of Graph Matching in Pattern Recognition", "type" : "article-journal", "volume" : "18" }, "uris" : [ "http://www.mendeley.com/documents/?uuid=a428fb96-f27b-4d75-8723-05a9e5ef0c15" ] }, { "id" : "ITEM-8", "itemData" : { "DOI" : "10.1109/ICPR.2000.906030", "ISBN" : "0769507506", "ISSN" : "1051-4651", "abstract" : "Graphs are a powerful and versatile tool useful in various subfields of science and engineering. In many applications, for example, in pattern recognition and computer vision, it is required to measure the similarity of objects. When graphs are used for the representation of structured objects, then the problem of measuring object similarity turns into the problem of computing the similarity of graphs, which is also known as graph matching. In this paper, similarity measures on graphs and related algorithms are reviewed. Also theoretical work showing various relations between different similarity measures is discussed. Other topics to be addressed include graph clustering and efficient indexing of large databases of graphs", "author" : [ { "dropping-particle" : "", "family" : "Bunke", "given" : "H", "non-dropping-particle" : "", "parse-names" : false, "suffix" : "" } ], "container-title" : "Pattern Recognition, 2000. Proceedings. 15th \u2026", "id" : "ITEM-8", "issued" : { "date-parts" : [ [ "2000" ] ] }, "page" : "117-124", "title" : "Recent developments in graph matching", "type" : "article-journal", "volume" : "2" }, "uris" : [ "http://www.mendeley.com/documents/?uuid=ada9d461-d288-4baf-b828-ff0290edf7fc" ] } ], "mendeley" : { "formattedCitation" : "[22], [24], [26], [27], [29]\u2013[32]", "plainTextFormattedCitation" : "[22], [24], [26], [27], [29]\u2013[32]", "previouslyFormattedCitation" : "[22], [24], [26], [27], [29]\u2013[32]" }, "properties" : { "noteIndex" : 0 }, "schema" : "https://github.com/citation-style-language/schema/raw/master/csl-citation.json" }</w:instrText>
      </w:r>
      <w:r>
        <w:rPr>
          <w:rFonts w:ascii="Arcon" w:hAnsi="Arcon"/>
          <w:sz w:val="22"/>
        </w:rPr>
        <w:fldChar w:fldCharType="separate"/>
      </w:r>
      <w:r w:rsidRPr="0095334B">
        <w:rPr>
          <w:rFonts w:ascii="Arcon" w:hAnsi="Arcon"/>
          <w:noProof/>
          <w:sz w:val="22"/>
        </w:rPr>
        <w:t>[22], [24], [26], [27], [29]–[32]</w:t>
      </w:r>
      <w:r>
        <w:rPr>
          <w:rFonts w:ascii="Arcon" w:hAnsi="Arcon"/>
          <w:sz w:val="22"/>
        </w:rPr>
        <w:fldChar w:fldCharType="end"/>
      </w:r>
      <w:r>
        <w:rPr>
          <w:rFonts w:ascii="Arcon" w:hAnsi="Arcon"/>
          <w:sz w:val="22"/>
        </w:rPr>
        <w:t xml:space="preserve">. These measures are classified by </w:t>
      </w:r>
      <w:r>
        <w:rPr>
          <w:rFonts w:ascii="Arcon" w:hAnsi="Arcon"/>
          <w:sz w:val="22"/>
        </w:rPr>
        <w:fldChar w:fldCharType="begin" w:fldLock="1"/>
      </w:r>
      <w:r>
        <w:rPr>
          <w:rFonts w:ascii="Arcon" w:hAnsi="Arcon"/>
          <w:sz w:val="22"/>
        </w:rPr>
        <w:instrText>ADDIN CSL_CITATION { "citationItems" : [ { "id" : "ITEM-1", "itemData" : { "DOI" : "10.4249/scholarpedia.4116", "ISSN" : "1941-6016", "author" : [ { "dropping-particle" : "", "family" : "Ashby", "given" : "F.", "non-dropping-particle" : "", "parse-names" : false, "suffix" : "" }, { "dropping-particle" : "", "family" : "Ennis", "given" : "Daniel", "non-dropping-particle" : "", "parse-names" : false, "suffix" : "" } ], "container-title" : "Scholarpedia", "id" : "ITEM-1", "issue" : "12", "issued" : { "date-parts" : [ [ "2007" ] ] }, "page" : "4116", "title" : "Similarity measures", "type" : "article-journal", "volume" : "2" }, "uris" : [ "http://www.mendeley.com/documents/?uuid=8fc10ef3-c0db-41fa-8a06-8f60238a7ba1" ] } ], "mendeley" : { "formattedCitation" : "[21]", "plainTextFormattedCitation" : "[21]", "previouslyFormattedCitation" : "[21]" }, "properties" : { "noteIndex" : 0 }, "schema" : "https://github.com/citation-style-language/schema/raw/master/csl-citation.json" }</w:instrText>
      </w:r>
      <w:r>
        <w:rPr>
          <w:rFonts w:ascii="Arcon" w:hAnsi="Arcon"/>
          <w:sz w:val="22"/>
        </w:rPr>
        <w:fldChar w:fldCharType="separate"/>
      </w:r>
      <w:r w:rsidRPr="00EE4200">
        <w:rPr>
          <w:rFonts w:ascii="Arcon" w:hAnsi="Arcon"/>
          <w:noProof/>
          <w:sz w:val="22"/>
        </w:rPr>
        <w:t>[21]</w:t>
      </w:r>
      <w:r>
        <w:rPr>
          <w:rFonts w:ascii="Arcon" w:hAnsi="Arcon"/>
          <w:sz w:val="22"/>
        </w:rPr>
        <w:fldChar w:fldCharType="end"/>
      </w:r>
      <w:r>
        <w:rPr>
          <w:rFonts w:ascii="Arcon" w:hAnsi="Arcon"/>
          <w:sz w:val="22"/>
        </w:rPr>
        <w:t xml:space="preserve"> into three categories 1) Distance Based 2) Feature Based and 3) Probabilistic. </w:t>
      </w:r>
    </w:p>
    <w:p w14:paraId="2A1C3A81" w14:textId="77777777" w:rsidR="00B51317" w:rsidRDefault="00B51317" w:rsidP="00B51317">
      <w:pPr>
        <w:spacing w:after="0"/>
        <w:rPr>
          <w:rFonts w:ascii="Arcon" w:hAnsi="Arcon"/>
          <w:sz w:val="22"/>
        </w:rPr>
      </w:pPr>
    </w:p>
    <w:p w14:paraId="598C44CF" w14:textId="47038F84" w:rsidR="00CA3D0F" w:rsidRDefault="00CA3D0F" w:rsidP="00B51317">
      <w:pPr>
        <w:spacing w:after="0"/>
        <w:rPr>
          <w:rFonts w:ascii="Arcon" w:hAnsi="Arcon"/>
          <w:sz w:val="22"/>
        </w:rPr>
      </w:pPr>
    </w:p>
    <w:p w14:paraId="5923A1D0" w14:textId="77777777" w:rsidR="00CA3D0F" w:rsidRDefault="00CA3D0F" w:rsidP="00B51317">
      <w:pPr>
        <w:spacing w:after="0"/>
        <w:rPr>
          <w:rFonts w:ascii="Arcon" w:hAnsi="Arcon"/>
          <w:sz w:val="22"/>
        </w:rPr>
      </w:pPr>
    </w:p>
    <w:p w14:paraId="17FD376A" w14:textId="77777777" w:rsidR="00B51317" w:rsidRPr="00D83FF9" w:rsidRDefault="00B51317" w:rsidP="00B51317">
      <w:pPr>
        <w:spacing w:after="0"/>
        <w:rPr>
          <w:rFonts w:ascii="Arcon" w:hAnsi="Arcon"/>
          <w:i/>
          <w:sz w:val="22"/>
        </w:rPr>
      </w:pPr>
      <w:r w:rsidRPr="00D83FF9">
        <w:rPr>
          <w:rFonts w:ascii="Arcon" w:hAnsi="Arcon"/>
          <w:i/>
          <w:sz w:val="22"/>
        </w:rPr>
        <w:t>Distance based approach</w:t>
      </w:r>
    </w:p>
    <w:p w14:paraId="68439B19" w14:textId="2F66B235" w:rsidR="00B51317" w:rsidRDefault="00B51317" w:rsidP="00B51317">
      <w:pPr>
        <w:spacing w:after="0"/>
        <w:rPr>
          <w:rFonts w:ascii="Arcon" w:hAnsi="Arcon"/>
          <w:sz w:val="22"/>
        </w:rPr>
      </w:pPr>
      <w:r>
        <w:rPr>
          <w:rFonts w:ascii="Arcon" w:hAnsi="Arcon"/>
          <w:sz w:val="22"/>
        </w:rPr>
        <w:t xml:space="preserve">The distance based approach is perhaps the earliest of the methods encountered which is based on edit distance </w:t>
      </w:r>
      <w:r>
        <w:rPr>
          <w:rFonts w:ascii="Arcon" w:hAnsi="Arcon"/>
          <w:sz w:val="22"/>
        </w:rPr>
        <w:fldChar w:fldCharType="begin" w:fldLock="1"/>
      </w:r>
      <w:r>
        <w:rPr>
          <w:rFonts w:ascii="Arcon" w:hAnsi="Arcon"/>
          <w:sz w:val="22"/>
        </w:rPr>
        <w:instrText>ADDIN CSL_CITATION { "citationItems" : [ { "id" : "ITEM-1", "itemData" : { "DOI" : "10.1109/ICPR.2000.906030", "ISBN" : "0769507506", "ISSN" : "1051-4651", "abstract" : "Graphs are a powerful and versatile tool useful in various subfields of science and engineering. In many applications, for example, in pattern recognition and computer vision, it is required to measure the similarity of objects. When graphs are used for the representation of structured objects, then the problem of measuring object similarity turns into the problem of computing the similarity of graphs, which is also known as graph matching. In this paper, similarity measures on graphs and related algorithms are reviewed. Also theoretical work showing various relations between different similarity measures is discussed. Other topics to be addressed include graph clustering and efficient indexing of large databases of graphs", "author" : [ { "dropping-particle" : "", "family" : "Bunke", "given" : "H", "non-dropping-particle" : "", "parse-names" : false, "suffix" : "" } ], "container-title" : "Pattern Recognition, 2000. Proceedings. 15th \u2026", "id" : "ITEM-1", "issued" : { "date-parts" : [ [ "2000" ] ] }, "page" : "117-124", "title" : "Recent developments in graph matching", "type" : "article-journal", "volume" : "2" }, "uris" : [ "http://www.mendeley.com/documents/?uuid=ada9d461-d288-4baf-b828-ff0290edf7fc" ] } ], "mendeley" : { "formattedCitation" : "[32]", "plainTextFormattedCitation" : "[32]", "previouslyFormattedCitation" : "[32]" }, "properties" : { "noteIndex" : 0 }, "schema" : "https://github.com/citation-style-language/schema/raw/master/csl-citation.json" }</w:instrText>
      </w:r>
      <w:r>
        <w:rPr>
          <w:rFonts w:ascii="Arcon" w:hAnsi="Arcon"/>
          <w:sz w:val="22"/>
        </w:rPr>
        <w:fldChar w:fldCharType="separate"/>
      </w:r>
      <w:r w:rsidRPr="00BF294C">
        <w:rPr>
          <w:rFonts w:ascii="Arcon" w:hAnsi="Arcon"/>
          <w:noProof/>
          <w:sz w:val="22"/>
        </w:rPr>
        <w:t>[32]</w:t>
      </w:r>
      <w:r>
        <w:rPr>
          <w:rFonts w:ascii="Arcon" w:hAnsi="Arcon"/>
          <w:sz w:val="22"/>
        </w:rPr>
        <w:fldChar w:fldCharType="end"/>
      </w:r>
      <w:r>
        <w:rPr>
          <w:rFonts w:ascii="Arcon" w:hAnsi="Arcon"/>
          <w:sz w:val="22"/>
        </w:rPr>
        <w:t>. Essentially this boils down to finding a sequence of operations such as dele</w:t>
      </w:r>
      <w:r w:rsidRPr="001362F6">
        <w:rPr>
          <w:rFonts w:ascii="Arcon" w:hAnsi="Arcon"/>
          <w:sz w:val="22"/>
        </w:rPr>
        <w:t>tion, insertion, or substitution</w:t>
      </w:r>
      <w:r>
        <w:rPr>
          <w:rFonts w:ascii="Arcon" w:hAnsi="Arcon"/>
          <w:sz w:val="22"/>
        </w:rPr>
        <w:t xml:space="preserve"> minimising some cost function that will turn one graph into another. These involve detection and comparison of the graph isomorphism, subgraph isomorphism and maximum common subgraph detection utilising the edit distance. Although these methods are guaranteed to converge to an optimal solution their exponential complexity makes them unsuitable for large graphs. </w:t>
      </w:r>
    </w:p>
    <w:p w14:paraId="541145F9" w14:textId="62E01A9E" w:rsidR="00B51317" w:rsidRDefault="00B51317" w:rsidP="00B51317">
      <w:pPr>
        <w:spacing w:after="0"/>
        <w:rPr>
          <w:rFonts w:ascii="Arcon" w:hAnsi="Arcon"/>
          <w:sz w:val="22"/>
        </w:rPr>
      </w:pPr>
    </w:p>
    <w:p w14:paraId="35B63BE5" w14:textId="77777777" w:rsidR="00B51317" w:rsidRDefault="00B51317" w:rsidP="00B51317">
      <w:pPr>
        <w:spacing w:after="0"/>
        <w:rPr>
          <w:rFonts w:ascii="Arcon" w:hAnsi="Arcon"/>
          <w:i/>
          <w:sz w:val="22"/>
        </w:rPr>
      </w:pPr>
      <w:r w:rsidRPr="00F15810">
        <w:rPr>
          <w:rFonts w:ascii="Arcon" w:hAnsi="Arcon"/>
          <w:i/>
          <w:sz w:val="22"/>
        </w:rPr>
        <w:t>Feature Based approach</w:t>
      </w:r>
    </w:p>
    <w:p w14:paraId="2B24A340" w14:textId="17FDC7B2" w:rsidR="00B51317" w:rsidRDefault="00B51317" w:rsidP="00B51317">
      <w:pPr>
        <w:spacing w:after="0"/>
        <w:rPr>
          <w:rFonts w:ascii="Arcon" w:hAnsi="Arcon"/>
          <w:sz w:val="22"/>
        </w:rPr>
      </w:pPr>
      <w:r>
        <w:rPr>
          <w:rFonts w:ascii="Arcon" w:hAnsi="Arcon"/>
          <w:sz w:val="22"/>
        </w:rPr>
        <w:t xml:space="preserve">We have already hinted at the feature based approach above in the Al-Qaeda example above. But more formally this involves calculation of a network attribute such as degree, closeness, betweenness, and/or eigenvector </w:t>
      </w:r>
      <w:r w:rsidRPr="00C327B8">
        <w:rPr>
          <w:rFonts w:ascii="Arcon" w:hAnsi="Arcon"/>
          <w:sz w:val="22"/>
        </w:rPr>
        <w:t>centrality</w:t>
      </w:r>
      <w:r>
        <w:rPr>
          <w:rFonts w:ascii="Arcon" w:hAnsi="Arcon"/>
          <w:sz w:val="22"/>
        </w:rPr>
        <w:t xml:space="preserve"> for the graphs and then applying a similarity measure on them that will characterise their similarity or dissimilarity. This has the benefit of being scalable to very large networks as the aggregated statistics are much smaller than the network themselves. </w:t>
      </w:r>
    </w:p>
    <w:p w14:paraId="379786AC" w14:textId="77777777" w:rsidR="00B51317" w:rsidRDefault="00B51317" w:rsidP="00B51317">
      <w:pPr>
        <w:spacing w:after="0"/>
        <w:rPr>
          <w:rFonts w:ascii="Arcon" w:hAnsi="Arcon"/>
          <w:sz w:val="22"/>
        </w:rPr>
      </w:pPr>
    </w:p>
    <w:p w14:paraId="4B1645B5" w14:textId="5B9C56C4" w:rsidR="00B51317" w:rsidRPr="00F15810" w:rsidRDefault="00B51317" w:rsidP="00B51317">
      <w:pPr>
        <w:spacing w:after="0"/>
        <w:rPr>
          <w:rFonts w:ascii="Arcon" w:hAnsi="Arcon"/>
          <w:i/>
          <w:sz w:val="22"/>
        </w:rPr>
      </w:pPr>
      <w:r>
        <w:rPr>
          <w:rFonts w:ascii="Arcon" w:hAnsi="Arcon"/>
          <w:sz w:val="22"/>
        </w:rPr>
        <w:t xml:space="preserve">A taxonomy of the methods that have been proposed to solve these problems are shown in Fig 3. We include this for illustrative purposes and their discussion will form part of the extended review performed for the final report. </w:t>
      </w:r>
    </w:p>
    <w:p w14:paraId="307D06B3" w14:textId="77777777" w:rsidR="00B51317" w:rsidRDefault="00B51317" w:rsidP="00B51317">
      <w:pPr>
        <w:spacing w:after="0"/>
        <w:rPr>
          <w:rFonts w:ascii="Arcon" w:hAnsi="Arcon"/>
          <w:sz w:val="22"/>
        </w:rPr>
      </w:pPr>
    </w:p>
    <w:p w14:paraId="4776C19E" w14:textId="77777777" w:rsidR="00B51317" w:rsidRDefault="00B51317" w:rsidP="00B51317">
      <w:pPr>
        <w:spacing w:after="0"/>
        <w:rPr>
          <w:rFonts w:ascii="Arcon" w:hAnsi="Arcon"/>
          <w:i/>
          <w:sz w:val="22"/>
        </w:rPr>
      </w:pPr>
      <w:r w:rsidRPr="0068037D">
        <w:rPr>
          <w:rFonts w:ascii="Arcon" w:hAnsi="Arcon"/>
          <w:i/>
          <w:sz w:val="22"/>
        </w:rPr>
        <w:t xml:space="preserve">Probabilistic Approach </w:t>
      </w:r>
    </w:p>
    <w:p w14:paraId="31EE93E7" w14:textId="77777777" w:rsidR="00B51317" w:rsidRDefault="00B51317" w:rsidP="00B51317">
      <w:pPr>
        <w:spacing w:after="0"/>
        <w:rPr>
          <w:rFonts w:ascii="Arcon" w:hAnsi="Arcon"/>
          <w:sz w:val="22"/>
        </w:rPr>
      </w:pPr>
      <w:r>
        <w:rPr>
          <w:rFonts w:ascii="Arcon" w:hAnsi="Arcon"/>
          <w:sz w:val="22"/>
        </w:rPr>
        <w:t xml:space="preserve">The methods that fall under this approach in the literature are vast. Some approaches under the probabilistic framework for graph matching are discussed here </w:t>
      </w:r>
      <w:r>
        <w:rPr>
          <w:rFonts w:ascii="Arcon" w:hAnsi="Arcon"/>
          <w:sz w:val="22"/>
        </w:rPr>
        <w:fldChar w:fldCharType="begin" w:fldLock="1"/>
      </w:r>
      <w:r>
        <w:rPr>
          <w:rFonts w:ascii="Arcon" w:hAnsi="Arcon"/>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id" : "ITEM-2", "itemData" : { "DOI" : "10.1109/TPAMI.2012.51", "ISSN" : "0162-8828", "abstract" : "Spectral Matching (SM) is a computationally efficient approach to approximate the solution of pairwise matching problems that are np-hard. In this paper, we present a probabilistic interpretation of spectral matching schemes and derive a novel Probabilistic Matching (PM) scheme that is shown to outperform previous approaches. We show that spectral matching can be interpreted as a Maximum Likelihood (ML) estimate of the assignment probabilities and that the Graduated Assignment (GA) algorithm can be cast as a Maximum a Posteriori (MAP) estimator. Based on this analysis, we derive a ranking scheme for spectral matchings based on their reliability, and propose a novel iterative probabilistic matching algorithm that relaxes some of the implicit assumptions used in prior works. We experimentally show our approaches to outperform previous schemes when applied to exhaustive synthetic tests as well as the analysis of real image sequences.", "author" : [ { "dropping-particle" : "", "family" : "Egozi", "given" : "A.", "non-dropping-particle" : "", "parse-names" : false, "suffix" : "" }, { "dropping-particle" : "", "family" : "Keller", "given" : "Y.", "non-dropping-particle" : "", "parse-names" : false, "suffix" : "" }, { "dropping-particle" : "", "family" : "Guterman", "given" : "H.", "non-dropping-particle" : "", "parse-names" : false, "suffix" : "" } ], "container-title" : "IEEE Transactions on Pattern Analysis and Machine Intelligence", "id" : "ITEM-2", "issue" : "1", "issued" : { "date-parts" : [ [ "2013" ] ] }, "page" : "18-27", "title" : "A Probabilistic Approach to Spectral Graph Matching", "type" : "article-journal", "volume" : "35" }, "uris" : [ "http://www.mendeley.com/documents/?uuid=240bd584-e186-4db2-8567-f82a841ab87d" ] }, { "id" : "ITEM-3",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3", "issue" : "6", "issued" : { "date-parts" : [ [ "2009" ] ] }, "page" : "1048-1058", "title" : "Learning graph matching", "type" : "article-journal", "volume" : "31" }, "uris" : [ "http://www.mendeley.com/documents/?uuid=f6f5286b-6e09-405c-abe6-0cdf709ae5c3" ] }, { "id" : "ITEM-4", "itemData" : { "DOI" : "10.1109/ICIP.2008.4712268", "ISBN" : "1522-4880 VO  -", "author" : [ { "dropping-particle" : "", "family" : "Yaghi", "given" : "H", "non-dropping-particle" : "", "parse-names" : false, "suffix" : "" }, { "dropping-particle" : "", "family" : "Krim", "given" : "H", "non-dropping-particle" : "", "parse-names" : false, "suffix" : "" } ], "container-title" : "Image Processing, 2008. ICIP 2008. 15th IEEE International Conference on", "id" : "ITEM-4", "issued" : { "date-parts" : [ [ "2008" ] ] }, "page" : "2368-2371", "title" : "Probabilistic graph matching by canonical decomposition", "type" : "article-journal" }, "uris" : [ "http://www.mendeley.com/documents/?uuid=a90cbbfd-3068-4a03-8cb2-cf1a6e07ae65" ] } ], "mendeley" : { "formattedCitation" : "[29], [33]\u2013[35]", "plainTextFormattedCitation" : "[29], [33]\u2013[35]", "previouslyFormattedCitation" : "[29], [33]\u2013[35]" }, "properties" : { "noteIndex" : 0 }, "schema" : "https://github.com/citation-style-language/schema/raw/master/csl-citation.json" }</w:instrText>
      </w:r>
      <w:r>
        <w:rPr>
          <w:rFonts w:ascii="Arcon" w:hAnsi="Arcon"/>
          <w:sz w:val="22"/>
        </w:rPr>
        <w:fldChar w:fldCharType="separate"/>
      </w:r>
      <w:r w:rsidRPr="0098722B">
        <w:rPr>
          <w:rFonts w:ascii="Arcon" w:hAnsi="Arcon"/>
          <w:noProof/>
          <w:sz w:val="22"/>
        </w:rPr>
        <w:t>[29], [33]–[35]</w:t>
      </w:r>
      <w:r>
        <w:rPr>
          <w:rFonts w:ascii="Arcon" w:hAnsi="Arcon"/>
          <w:sz w:val="22"/>
        </w:rPr>
        <w:fldChar w:fldCharType="end"/>
      </w:r>
      <w:r>
        <w:rPr>
          <w:rFonts w:ascii="Arcon" w:hAnsi="Arcon"/>
          <w:sz w:val="22"/>
        </w:rPr>
        <w:t>. But simply stated these methods define a probability distribution over mappings or graph embedding’s</w:t>
      </w:r>
      <w:r>
        <w:rPr>
          <w:rFonts w:ascii="Arcon" w:hAnsi="Arcon"/>
          <w:sz w:val="22"/>
        </w:rPr>
        <w:fldChar w:fldCharType="begin" w:fldLock="1"/>
      </w:r>
      <w:r>
        <w:rPr>
          <w:rFonts w:ascii="Arcon" w:hAnsi="Arcon"/>
          <w:sz w:val="22"/>
        </w:rPr>
        <w:instrText>ADDIN CSL_CITATION { "citationItems" : [ { "id" : "ITEM-1",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1", "issue" : "03", "issued" : { "date-parts" : [ [ "2004" ] ] }, "page" : "265-298", "title" : "Thirty Years of Graph Matching in Pattern Recognition", "type" : "article-journal", "volume" : "18" }, "uris" : [ "http://www.mendeley.com/documents/?uuid=a428fb96-f27b-4d75-8723-05a9e5ef0c15" ] }, { "id" : "ITEM-2",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2", "issue" : "6", "issued" : { "date-parts" : [ [ "2009" ] ] }, "page" : "1048-1058", "title" : "Learning graph matching", "type" : "article-journal", "volume" : "31" }, "uris" : [ "http://www.mendeley.com/documents/?uuid=f6f5286b-6e09-405c-abe6-0cdf709ae5c3" ] } ], "mendeley" : { "formattedCitation" : "[31], [34]", "plainTextFormattedCitation" : "[31], [34]", "previouslyFormattedCitation" : "[31], [34]" }, "properties" : { "noteIndex" : 0 }, "schema" : "https://github.com/citation-style-language/schema/raw/master/csl-citation.json" }</w:instrText>
      </w:r>
      <w:r>
        <w:rPr>
          <w:rFonts w:ascii="Arcon" w:hAnsi="Arcon"/>
          <w:sz w:val="22"/>
        </w:rPr>
        <w:fldChar w:fldCharType="separate"/>
      </w:r>
      <w:r w:rsidRPr="00591C04">
        <w:rPr>
          <w:rFonts w:ascii="Arcon" w:hAnsi="Arcon"/>
          <w:noProof/>
          <w:sz w:val="22"/>
        </w:rPr>
        <w:t>[31], [34]</w:t>
      </w:r>
      <w:r>
        <w:rPr>
          <w:rFonts w:ascii="Arcon" w:hAnsi="Arcon"/>
          <w:sz w:val="22"/>
        </w:rPr>
        <w:fldChar w:fldCharType="end"/>
      </w:r>
      <w:r>
        <w:rPr>
          <w:rFonts w:ascii="Arcon" w:hAnsi="Arcon"/>
          <w:sz w:val="22"/>
        </w:rPr>
        <w:t xml:space="preserve">. Graph embeddings are graphs whose nodes correspond to distinct points </w:t>
      </w:r>
      <w:r w:rsidRPr="00BE77B4">
        <w:rPr>
          <w:rFonts w:ascii="Arcon" w:hAnsi="Arcon"/>
          <w:sz w:val="22"/>
        </w:rPr>
        <w:t>on a plane and the edges represent</w:t>
      </w:r>
      <w:r>
        <w:rPr>
          <w:rFonts w:ascii="Arcon" w:hAnsi="Arcon"/>
          <w:sz w:val="22"/>
        </w:rPr>
        <w:t>s</w:t>
      </w:r>
      <w:r w:rsidRPr="00BE77B4">
        <w:rPr>
          <w:rFonts w:ascii="Arcon" w:hAnsi="Arcon"/>
          <w:sz w:val="22"/>
        </w:rPr>
        <w:t xml:space="preserve"> relationship</w:t>
      </w:r>
      <w:r>
        <w:rPr>
          <w:rFonts w:ascii="Arcon" w:hAnsi="Arcon"/>
          <w:sz w:val="22"/>
        </w:rPr>
        <w:t>s</w:t>
      </w:r>
      <w:r w:rsidRPr="00BE77B4">
        <w:rPr>
          <w:rFonts w:ascii="Arcon" w:hAnsi="Arcon"/>
          <w:sz w:val="22"/>
        </w:rPr>
        <w:t xml:space="preserve"> </w:t>
      </w:r>
      <w:r>
        <w:rPr>
          <w:rFonts w:ascii="Arcon" w:hAnsi="Arcon"/>
          <w:sz w:val="22"/>
        </w:rPr>
        <w:t>con</w:t>
      </w:r>
      <w:r w:rsidRPr="00BE77B4">
        <w:rPr>
          <w:rFonts w:ascii="Arcon" w:hAnsi="Arcon"/>
          <w:sz w:val="22"/>
        </w:rPr>
        <w:t xml:space="preserve">necting these points. The matching algorithm is </w:t>
      </w:r>
      <w:r>
        <w:rPr>
          <w:rFonts w:ascii="Arcon" w:hAnsi="Arcon"/>
          <w:sz w:val="22"/>
        </w:rPr>
        <w:t>strongly dependent upon the geo</w:t>
      </w:r>
      <w:r w:rsidRPr="00BE77B4">
        <w:rPr>
          <w:rFonts w:ascii="Arcon" w:hAnsi="Arcon"/>
          <w:sz w:val="22"/>
        </w:rPr>
        <w:t>metric information attached to the graphs</w:t>
      </w:r>
      <w:r>
        <w:rPr>
          <w:rFonts w:ascii="Arcon" w:hAnsi="Arcon"/>
          <w:sz w:val="22"/>
        </w:rPr>
        <w:fldChar w:fldCharType="begin" w:fldLock="1"/>
      </w:r>
      <w:r>
        <w:rPr>
          <w:rFonts w:ascii="Arcon" w:hAnsi="Arcon"/>
          <w:sz w:val="22"/>
        </w:rPr>
        <w:instrText>ADDIN CSL_CITATION { "citationItems" : [ { "id" : "ITEM-1", "itemData" : { "DOI" : "10.1142/S0218001404003228", "ISBN" : "0218-0014", "ISSN" : "0218-0014", "abstract" : "A recent paper posed the question: \u201cGraph Matching: What are we really talking about?\u201d. Far from providing a definite answer to that question, in this paper we will try to characterize the role that graphs play within the Pattern Recognition field. To this aim two taxonomies are presented and discussed. The first includes almost all the graph matching algorithms proposed from the late seventies, and describes the different classes of algorithms. The second taxonomy considers the types of common applications of graph-based techniques in the Pattern Recognition and Machine Vision field", "author" : [ { "dropping-particle" : "", "family" : "Conet", "given" : "D.", "non-dropping-particle" : "", "parse-names" : false, "suffix" : "" }, { "dropping-particle" : "", "family" : "Foggia", "given" : "P.", "non-dropping-particle" : "", "parse-names" : false, "suffix" : "" }, { "dropping-particle" : "", "family" : "Sansone", "given" : "C.", "non-dropping-particle" : "", "parse-names" : false, "suffix" : "" }, { "dropping-particle" : "", "family" : "Vento", "given" : "M.", "non-dropping-particle" : "", "parse-names" : false, "suffix" : "" } ], "container-title" : "International Journal of Pattern Recognition and Artificial Intelligence", "id" : "ITEM-1", "issue" : "03", "issued" : { "date-parts" : [ [ "2004" ] ] }, "page" : "265-298", "title" : "Thirty Years of Graph Matching in Pattern Recognition", "type" : "article-journal", "volume" : "18" }, "uris" : [ "http://www.mendeley.com/documents/?uuid=a428fb96-f27b-4d75-8723-05a9e5ef0c15" ] }, { "id" : "ITEM-2", "itemData" : { "DOI" : "10.1109/TPAMI.2009.28", "ISBN" : "978-1-4244-1631-8", "ISSN" : "01628828", "PMID" : "19372609", "abstract" : "As a fundamental problem in pattern recognition, graph matching has applications in a variety of fields, from computer vision to computational biology. In graph matching, patterns are modeled as graphs and pattern recognition amounts to finding a correspondence between the nodes of different graphs. Many formulations of this problem can be cast in general as a quadratic assignment problem, where a linear term in the objective function encodes node compatibility and a quadratic term encodes edge compatibility. The main research focus in this theme is about designing efficient algorithms for approximately solving the quadratic assignment problem, since it is NP-hard. In this paper we turn our attention to a different question: how to estimate compatibility functions such that the solution of the resulting graph matching problem best matches the expected solution that a human would manually provide. We present a method for learning graph matching: the training examples are pairs of graphs and the `labels' are matches between them. Our experimental results reveal that learning can substantially improve the performance of standard graph matching algorithms. In particular, we find that simple linear assignment with such a learning scheme outperforms Graduated Assignment with bistochastic normalisation, a state-of-the-art quadratic assignment relaxation algorithm.", "author" : [ { "dropping-particle" : "", "family" : "Caetano", "given" : "Tib??rio S.", "non-dropping-particle" : "", "parse-names" : false, "suffix" : "" }, { "dropping-particle" : "", "family" : "McAuley", "given" : "Julian J.", "non-dropping-particle" : "", "parse-names" : false, "suffix" : "" }, { "dropping-particle" : "", "family" : "Cheng", "given" : "Li", "non-dropping-particle" : "", "parse-names" : false, "suffix" : "" }, { "dropping-particle" : "V.", "family" : "Le", "given" : "Quoc", "non-dropping-particle" : "", "parse-names" : false, "suffix" : "" }, { "dropping-particle" : "", "family" : "Smola", "given" : "Alex J.", "non-dropping-particle" : "", "parse-names" : false, "suffix" : "" } ], "container-title" : "IEEE Transactions on Pattern Analysis and Machine Intelligence", "id" : "ITEM-2", "issue" : "6", "issued" : { "date-parts" : [ [ "2009" ] ] }, "page" : "1048-1058", "title" : "Learning graph matching", "type" : "article-journal", "volume" : "31" }, "uris" : [ "http://www.mendeley.com/documents/?uuid=f6f5286b-6e09-405c-abe6-0cdf709ae5c3" ] } ], "mendeley" : { "formattedCitation" : "[31], [34]", "plainTextFormattedCitation" : "[31], [34]", "previouslyFormattedCitation" : "[31], [34]" }, "properties" : { "noteIndex" : 0 }, "schema" : "https://github.com/citation-style-language/schema/raw/master/csl-citation.json" }</w:instrText>
      </w:r>
      <w:r>
        <w:rPr>
          <w:rFonts w:ascii="Arcon" w:hAnsi="Arcon"/>
          <w:sz w:val="22"/>
        </w:rPr>
        <w:fldChar w:fldCharType="separate"/>
      </w:r>
      <w:r w:rsidRPr="00BE77B4">
        <w:rPr>
          <w:rFonts w:ascii="Arcon" w:hAnsi="Arcon"/>
          <w:noProof/>
          <w:sz w:val="22"/>
        </w:rPr>
        <w:t>[31], [34]</w:t>
      </w:r>
      <w:r>
        <w:rPr>
          <w:rFonts w:ascii="Arcon" w:hAnsi="Arcon"/>
          <w:sz w:val="22"/>
        </w:rPr>
        <w:fldChar w:fldCharType="end"/>
      </w:r>
      <w:r w:rsidRPr="00BE77B4">
        <w:rPr>
          <w:rFonts w:ascii="Arcon" w:hAnsi="Arcon"/>
          <w:sz w:val="22"/>
        </w:rPr>
        <w:t>.</w:t>
      </w:r>
      <w:r>
        <w:rPr>
          <w:rFonts w:ascii="Arcon" w:hAnsi="Arcon"/>
          <w:sz w:val="22"/>
        </w:rPr>
        <w:t xml:space="preserve"> </w:t>
      </w:r>
    </w:p>
    <w:p w14:paraId="28ACE607" w14:textId="77777777" w:rsidR="00B51317" w:rsidRDefault="00B51317" w:rsidP="001506A3">
      <w:pPr>
        <w:spacing w:after="0"/>
        <w:rPr>
          <w:rFonts w:ascii="Arcon" w:hAnsi="Arcon"/>
          <w:sz w:val="22"/>
        </w:rPr>
      </w:pPr>
    </w:p>
    <w:p w14:paraId="2165890F" w14:textId="179030C7" w:rsidR="00B51317" w:rsidRDefault="00B51317" w:rsidP="001506A3">
      <w:pPr>
        <w:spacing w:after="0"/>
        <w:rPr>
          <w:rFonts w:ascii="Arcon" w:hAnsi="Arcon" w:cs="NimbusRomNo9L-Regu"/>
          <w:sz w:val="22"/>
        </w:rPr>
      </w:pPr>
      <w:r>
        <w:rPr>
          <w:rFonts w:ascii="Arcon" w:hAnsi="Arcon"/>
          <w:sz w:val="22"/>
        </w:rPr>
        <w:t xml:space="preserve">Graph matching allows for recovering point correspondences. In </w:t>
      </w:r>
      <w:r>
        <w:rPr>
          <w:rFonts w:ascii="Arcon" w:hAnsi="Arcon"/>
          <w:sz w:val="22"/>
        </w:rPr>
        <w:fldChar w:fldCharType="begin" w:fldLock="1"/>
      </w:r>
      <w:r>
        <w:rPr>
          <w:rFonts w:ascii="Arcon" w:hAnsi="Arcon"/>
          <w:sz w:val="22"/>
        </w:rPr>
        <w:instrText>ADDIN CSL_CITATION { "citationItems" : [ { "id" : "ITEM-1", "itemData" : { "DOI" : "10.1109/CVPR.2008.4587500", "ISBN" : "9781424422432", "ISSN" : "1063-6919", "abstract" : "We consider the problem of finding a matching between two sets of features, given complex relations among them, going beyond pairwise. Each feature set is modeled by a hypergraph where the complex relations are represented by hyper-edges. A match between the feature sets is then modeled as a hypergraph matching problem. We derive the hyper-graph matching problem in a probabilistic setting represented by a convex optimization. First, we formalize a soft matching criterion that emerges from a probabilistic interpretation of the problem input and output, as opposed to previous methods that treat soft matching as a mere relaxation of the hard matching problem. Second, the model induces an algebraic relation between the hyper-edge weight matrix and the desired vertex-to-vertex probabilistic matching. Third, the model explains some of the graph matching normalization proposed in the past on a heuristic basis such as doubly stochastic normalizations of the edge weights. A key benefit of the model is that the global optimum of the matching criteria can be found via an iterative successive projection algorithm. The algorithm reduces to the well known Sinkhorn [15] row/column matrix normalization procedure in the special case when the two graphs have the same number of vertices and a complete matching is desired. Another benefit of our model is the straight-forward scalability from graphs to hyper-graphs.", "author" : [ { "dropping-particle" : "", "family" : "Zass", "given" : "Ron", "non-dropping-particle" : "", "parse-names" : false, "suffix" : "" }, { "dropping-particle" : "", "family" : "Shashua", "given" : "Amnon", "non-dropping-particle" : "", "parse-names" : false, "suffix" : "" } ], "container-title" : "26th IEEE Conference on Computer Vision and Pattern Recognition, CVPR", "id" : "ITEM-1", "issued" : { "date-parts" : [ [ "2008" ] ] }, "page" : "0-7", "title" : "Probabilistic graph and hypergraph matching", "type" : "article-journal" }, "uris" : [ "http://www.mendeley.com/documents/?uuid=88a8650a-6fa5-42e1-9083-b3a3c0318add" ] } ], "mendeley" : { "formattedCitation" : "[29]", "plainTextFormattedCitation" : "[29]", "previouslyFormattedCitation" : "[29]" }, "properties" : { "noteIndex" : 0 }, "schema" : "https://github.com/citation-style-language/schema/raw/master/csl-citation.json" }</w:instrText>
      </w:r>
      <w:r>
        <w:rPr>
          <w:rFonts w:ascii="Arcon" w:hAnsi="Arcon"/>
          <w:sz w:val="22"/>
        </w:rPr>
        <w:fldChar w:fldCharType="separate"/>
      </w:r>
      <w:r w:rsidRPr="00AC054D">
        <w:rPr>
          <w:rFonts w:ascii="Arcon" w:hAnsi="Arcon"/>
          <w:noProof/>
          <w:sz w:val="22"/>
        </w:rPr>
        <w:t>[29]</w:t>
      </w:r>
      <w:r>
        <w:rPr>
          <w:rFonts w:ascii="Arcon" w:hAnsi="Arcon"/>
          <w:sz w:val="22"/>
        </w:rPr>
        <w:fldChar w:fldCharType="end"/>
      </w:r>
      <w:r>
        <w:rPr>
          <w:rFonts w:ascii="Arcon" w:hAnsi="Arcon"/>
          <w:sz w:val="22"/>
        </w:rPr>
        <w:t xml:space="preserve"> the authors show that assuming that the assignment matrix that represents these correspondences are statistically independent the high order matching problem can be represented by a </w:t>
      </w:r>
      <w:proofErr w:type="spellStart"/>
      <w:r>
        <w:rPr>
          <w:rFonts w:ascii="Arcon" w:hAnsi="Arcon"/>
          <w:sz w:val="22"/>
        </w:rPr>
        <w:t>Kronecker</w:t>
      </w:r>
      <w:proofErr w:type="spellEnd"/>
      <w:r>
        <w:rPr>
          <w:rFonts w:ascii="Arcon" w:hAnsi="Arcon"/>
          <w:sz w:val="22"/>
        </w:rPr>
        <w:t xml:space="preserve"> product matrix. Also they show that that a high order tensor affinity tensor can be marginalised into a one dimensional vector of probabilities. This probability vector is then updated by projection to a vector assignment space and then minimizing a distance measure (</w:t>
      </w:r>
      <w:proofErr w:type="spellStart"/>
      <w:r>
        <w:rPr>
          <w:rFonts w:ascii="Arcon" w:hAnsi="Arcon"/>
          <w:sz w:val="22"/>
        </w:rPr>
        <w:t>Bregman</w:t>
      </w:r>
      <w:proofErr w:type="spellEnd"/>
      <w:r>
        <w:rPr>
          <w:rFonts w:ascii="Arcon" w:hAnsi="Arcon"/>
          <w:sz w:val="22"/>
        </w:rPr>
        <w:t xml:space="preserve"> measure)</w:t>
      </w:r>
      <w:r w:rsidRPr="00E91600">
        <w:rPr>
          <w:rFonts w:ascii="Arcon" w:hAnsi="Arcon"/>
          <w:sz w:val="22"/>
        </w:rPr>
        <w:t xml:space="preserve"> </w:t>
      </w:r>
      <w:r>
        <w:rPr>
          <w:rFonts w:ascii="Arcon" w:hAnsi="Arcon"/>
          <w:sz w:val="22"/>
        </w:rPr>
        <w:fldChar w:fldCharType="begin" w:fldLock="1"/>
      </w:r>
      <w:r>
        <w:rPr>
          <w:rFonts w:ascii="Arcon" w:hAnsi="Arcon"/>
          <w:sz w:val="22"/>
        </w:rPr>
        <w:instrText>ADDIN CSL_CITATION { "citationItems" : [ { "id" : "ITEM-1", "itemData" : { "DOI" : "10.1109/TPAMI.2012.51", "ISSN" : "0162-8828", "abstract" : "Spectral Matching (SM) is a computationally efficient approach to approximate the solution of pairwise matching problems that are np-hard. In this paper, we present a probabilistic interpretation of spectral matching schemes and derive a novel Probabilistic Matching (PM) scheme that is shown to outperform previous approaches. We show that spectral matching can be interpreted as a Maximum Likelihood (ML) estimate of the assignment probabilities and that the Graduated Assignment (GA) algorithm can be cast as a Maximum a Posteriori (MAP) estimator. Based on this analysis, we derive a ranking scheme for spectral matchings based on their reliability, and propose a novel iterative probabilistic matching algorithm that relaxes some of the implicit assumptions used in prior works. We experimentally show our approaches to outperform previous schemes when applied to exhaustive synthetic tests as well as the analysis of real image sequences.", "author" : [ { "dropping-particle" : "", "family" : "Egozi", "given" : "A.", "non-dropping-particle" : "", "parse-names" : false, "suffix" : "" }, { "dropping-particle" : "", "family" : "Keller", "given" : "Y.", "non-dropping-particle" : "", "parse-names" : false, "suffix" : "" }, { "dropping-particle" : "", "family" : "Guterman", "given" : "H.", "non-dropping-particle" : "", "parse-names" : false, "suffix" : "" } ], "container-title" : "IEEE Transactions on Pattern Analysis and Machine Intelligence", "id" : "ITEM-1", "issue" : "1", "issued" : { "date-parts" : [ [ "2013" ] ] }, "page" : "18-27", "title" : "A Probabilistic Approach to Spectral Graph Matching", "type" : "article-journal", "volume" : "35" }, "uris" : [ "http://www.mendeley.com/documents/?uuid=240bd584-e186-4db2-8567-f82a841ab87d" ] } ], "mendeley" : { "formattedCitation" : "[33]", "plainTextFormattedCitation" : "[33]", "previouslyFormattedCitation" : "[33]" }, "properties" : { "noteIndex" : 0 }, "schema" : "https://github.com/citation-style-language/schema/raw/master/csl-citation.json" }</w:instrText>
      </w:r>
      <w:r>
        <w:rPr>
          <w:rFonts w:ascii="Arcon" w:hAnsi="Arcon"/>
          <w:sz w:val="22"/>
        </w:rPr>
        <w:fldChar w:fldCharType="separate"/>
      </w:r>
      <w:r w:rsidRPr="00786EA1">
        <w:rPr>
          <w:rFonts w:ascii="Arcon" w:hAnsi="Arcon"/>
          <w:noProof/>
          <w:sz w:val="22"/>
        </w:rPr>
        <w:t>[33]</w:t>
      </w:r>
      <w:r>
        <w:rPr>
          <w:rFonts w:ascii="Arcon" w:hAnsi="Arcon"/>
          <w:sz w:val="22"/>
        </w:rPr>
        <w:fldChar w:fldCharType="end"/>
      </w:r>
      <w:r>
        <w:rPr>
          <w:rFonts w:ascii="Arcon" w:hAnsi="Arcon"/>
          <w:sz w:val="22"/>
        </w:rPr>
        <w:t xml:space="preserve">. </w:t>
      </w:r>
      <w:r w:rsidRPr="006609E1">
        <w:rPr>
          <w:rFonts w:ascii="Arcon" w:hAnsi="Arcon"/>
          <w:sz w:val="22"/>
        </w:rPr>
        <w:t xml:space="preserve">Spectral Methods involve looking at the spectra of a graph which are defined by the eigenvalues of the adjacency matrix. In </w:t>
      </w:r>
      <w:r w:rsidRPr="006609E1">
        <w:rPr>
          <w:rFonts w:ascii="Arcon" w:hAnsi="Arcon"/>
          <w:sz w:val="22"/>
        </w:rPr>
        <w:fldChar w:fldCharType="begin" w:fldLock="1"/>
      </w:r>
      <w:r>
        <w:rPr>
          <w:rFonts w:ascii="Arcon" w:hAnsi="Arcon"/>
          <w:sz w:val="22"/>
        </w:rPr>
        <w:instrText>ADDIN CSL_CITATION { "citationItems" : [ { "id" : "ITEM-1", "itemData" : { "author" : [ { "dropping-particle" : "", "family" : "Duchenne", "given" : "Olivier", "non-dropping-particle" : "", "parse-names" : false, "suffix" : "" }, { "dropping-particle" : "", "family" : "Bach", "given" : "Francis", "non-dropping-particle" : "", "parse-names" : false, "suffix" : "" }, { "dropping-particle" : "", "family" : "In-so", "given" : "Kweon", "non-dropping-particle" : "", "parse-names" : false, "suffix" : "" }, { "dropping-particle" : "", "family" : "Ponce", "given" : "Jean", "non-dropping-particle" : "", "parse-names" : false, "suffix" : "" }, { "dropping-particle" : "", "family" : "Duchenne", "given" : "Olivier", "non-dropping-particle" : "", "parse-names" : false, "suffix" : "" }, { "dropping-particle" : "", "family" : "Bach", "given" : "Francis", "non-dropping-particle" : "", "parse-names" : false, "suffix" : "" }, { "dropping-particle" : "", "family" : "In-so", "given" : "Kweon", "non-dropping-particle" : "", "parse-names" : false, "suffix" : "" }, { "dropping-particle" : "", "family" : "Ponce", "given" : "Jean", "non-dropping-particle" : "", "parse-names" : false, "suffix" : "" }, { "dropping-particle" : "", "family" : "Algorithm", "given" : "A Tensor-based", "non-dropping-particle" : "", "parse-names" : false, "suffix" : "" }, { "dropping-particle" : "", "family" : "Duchenne", "given" : "Olivier", "non-dropping-particle" : "", "parse-names" : false, "suffix" : "" }, { "dropping-particle" : "", "family" : "Bach", "given" : "Francis", "non-dropping-particle" : "", "parse-names" : false, "suffix" : "" }, { "dropping-particle" : "", "family" : "Kweon", "given" : "In-so", "non-dropping-particle" : "", "parse-names" : false, "suffix" : "" }, { "dropping-particle" : "", "family" : "Ponce", "given" : "Jean", "non-dropping-particle" : "", "parse-names" : false, "suffix" : "" } ], "id" : "ITEM-1", "issued" : { "date-parts" : [ [ "2014" ] ] }, "title" : "A Tensor-Based Algorithm for High-Order Graph Matching", "type" : "article-journal" }, "uris" : [ "http://www.mendeley.com/documents/?uuid=51a52476-0a36-4e65-8081-a7b7afaca497" ] } ], "mendeley" : { "formattedCitation" : "[36]", "plainTextFormattedCitation" : "[36]", "previouslyFormattedCitation" : "[36]" }, "properties" : { "noteIndex" : 0 }, "schema" : "https://github.com/citation-style-language/schema/raw/master/csl-citation.json" }</w:instrText>
      </w:r>
      <w:r w:rsidRPr="006609E1">
        <w:rPr>
          <w:rFonts w:ascii="Arcon" w:hAnsi="Arcon"/>
          <w:sz w:val="22"/>
        </w:rPr>
        <w:fldChar w:fldCharType="separate"/>
      </w:r>
      <w:r w:rsidRPr="006609E1">
        <w:rPr>
          <w:rFonts w:ascii="Arcon" w:hAnsi="Arcon"/>
          <w:noProof/>
          <w:sz w:val="22"/>
        </w:rPr>
        <w:t>[36]</w:t>
      </w:r>
      <w:r w:rsidRPr="006609E1">
        <w:rPr>
          <w:rFonts w:ascii="Arcon" w:hAnsi="Arcon"/>
          <w:sz w:val="22"/>
        </w:rPr>
        <w:fldChar w:fldCharType="end"/>
      </w:r>
      <w:r w:rsidRPr="006609E1">
        <w:rPr>
          <w:rFonts w:ascii="Arcon" w:hAnsi="Arcon"/>
          <w:sz w:val="22"/>
        </w:rPr>
        <w:t xml:space="preserve"> the high order matching is expressed a tensor Eigen decomposition and </w:t>
      </w:r>
      <w:r w:rsidRPr="006609E1">
        <w:rPr>
          <w:rFonts w:ascii="Arcon" w:hAnsi="Arcon" w:cs="NimbusRomNo9L-Regu"/>
          <w:sz w:val="22"/>
        </w:rPr>
        <w:t xml:space="preserve">applied to point matching using some similarity measure. </w:t>
      </w:r>
    </w:p>
    <w:p w14:paraId="133E5A6A" w14:textId="04A41E5B" w:rsidR="00E67D92" w:rsidRDefault="00E67D92" w:rsidP="001506A3">
      <w:pPr>
        <w:spacing w:after="0"/>
        <w:rPr>
          <w:rFonts w:ascii="Arcon" w:hAnsi="Arcon" w:cs="NimbusRomNo9L-Regu"/>
          <w:sz w:val="22"/>
        </w:rPr>
      </w:pPr>
    </w:p>
    <w:p w14:paraId="106EC5BA" w14:textId="4196474D" w:rsidR="00E67D92" w:rsidRPr="00E67D92" w:rsidRDefault="00E67D92" w:rsidP="001506A3">
      <w:pPr>
        <w:spacing w:after="0"/>
        <w:rPr>
          <w:rFonts w:ascii="Arcon" w:hAnsi="Arcon" w:cs="NimbusRomNo9L-Regu"/>
          <w:i/>
          <w:sz w:val="22"/>
        </w:rPr>
      </w:pPr>
      <w:r w:rsidRPr="00E67D92">
        <w:rPr>
          <w:rFonts w:ascii="Arcon" w:hAnsi="Arcon" w:cs="NimbusRomNo9L-Regu"/>
          <w:i/>
          <w:sz w:val="22"/>
        </w:rPr>
        <w:t>Visual Representation</w:t>
      </w:r>
    </w:p>
    <w:p w14:paraId="2496A074" w14:textId="2C46DEED" w:rsidR="00E67D92" w:rsidRDefault="00E67D92" w:rsidP="001506A3">
      <w:pPr>
        <w:spacing w:after="0"/>
        <w:rPr>
          <w:rFonts w:ascii="Arcon" w:hAnsi="Arcon" w:cs="NimbusRomNo9L-Regu"/>
          <w:sz w:val="22"/>
        </w:rPr>
      </w:pPr>
      <w:r>
        <w:rPr>
          <w:rFonts w:ascii="Arcon" w:hAnsi="Arcon" w:cs="NimbusRomNo9L-Regu"/>
          <w:sz w:val="22"/>
        </w:rPr>
        <w:t xml:space="preserve">More recently, the authors in </w:t>
      </w:r>
      <w:r>
        <w:rPr>
          <w:rFonts w:ascii="Arcon" w:hAnsi="Arcon" w:cs="NimbusRomNo9L-Regu"/>
          <w:sz w:val="22"/>
        </w:rPr>
        <w:fldChar w:fldCharType="begin" w:fldLock="1"/>
      </w:r>
      <w:r>
        <w:rPr>
          <w:rFonts w:ascii="Arcon" w:hAnsi="Arcon" w:cs="NimbusRomNo9L-Regu"/>
          <w:sz w:val="22"/>
        </w:rPr>
        <w:instrText>ADDIN CSL_CITATION { "citationItems" : [ { "id" : "ITEM-1", "itemData" : { "DOI" : "10.1145/2556288.2557010", "ISBN" : "9781450324731 (ISBN)", "abstract" : "Designing visualizations of dynamic networks is challenging, both because the data sets tend to be complex and because the tasks associated with them are often cognitively demanding. We introduce the Matrix Cube, a novel visual representation and navigation model for dynamic networks, inspired by the way people comprehend and manipulate physical cubes. Users can change their perspective on the data by rotating or decomposing the 3D cube. These manipulations can produce a range of different 2D visualizations that emphasize specific aspects of the dynamic network suited to particular analysis tasks. We describe Matrix Cubes and the interactions that can be performed on them in the Cubix system. We then show how two domain experts, an astronomer and a neurologist, used Cubix to explore and report on their own network data.", "author" : [ { "dropping-particle" : "", "family" : "Bach", "given" : "B", "non-dropping-particle" : "", "parse-names" : false, "suffix" : "" }, { "dropping-particle" : "", "family" : "Pietriga", "given" : "E", "non-dropping-particle" : "", "parse-names" : false, "suffix" : "" }, { "dropping-particle" : "", "family" : "Fekete", "given" : "J.-D.", "non-dropping-particle" : "", "parse-names" : false, "suffix" : "" } ], "container-title" : "32nd Annual ACM Conference on Human Factors in Computing Systems, CHI 2014", "id" : "ITEM-1", "issued" : { "date-parts" : [ [ "2014" ] ] }, "page" : "877-886", "title" : "Visualizing dynamic networks with matrix cubes", "type" : "article-journal" }, "uris" : [ "http://www.mendeley.com/documents/?uuid=00ce7e8d-9579-4a4a-915b-802017248db0" ] } ], "mendeley" : { "formattedCitation" : "[37]", "plainTextFormattedCitation" : "[37]", "previouslyFormattedCitation" : "[37]" }, "properties" : { "noteIndex" : 0 }, "schema" : "https://github.com/citation-style-language/schema/raw/master/csl-citation.json" }</w:instrText>
      </w:r>
      <w:r>
        <w:rPr>
          <w:rFonts w:ascii="Arcon" w:hAnsi="Arcon" w:cs="NimbusRomNo9L-Regu"/>
          <w:sz w:val="22"/>
        </w:rPr>
        <w:fldChar w:fldCharType="separate"/>
      </w:r>
      <w:r w:rsidRPr="00E67D92">
        <w:rPr>
          <w:rFonts w:ascii="Arcon" w:hAnsi="Arcon" w:cs="NimbusRomNo9L-Regu"/>
          <w:noProof/>
          <w:sz w:val="22"/>
        </w:rPr>
        <w:t>[37]</w:t>
      </w:r>
      <w:r>
        <w:rPr>
          <w:rFonts w:ascii="Arcon" w:hAnsi="Arcon" w:cs="NimbusRomNo9L-Regu"/>
          <w:sz w:val="22"/>
        </w:rPr>
        <w:fldChar w:fldCharType="end"/>
      </w:r>
      <w:r>
        <w:rPr>
          <w:rFonts w:ascii="Arcon" w:hAnsi="Arcon" w:cs="NimbusRomNo9L-Regu"/>
          <w:sz w:val="22"/>
        </w:rPr>
        <w:t xml:space="preserve"> have proposed visualising dynamic networks and characterising change by visualising the adjacency matrix of these networks as a matrix cube. Representing the adjacency matrix as a stack of cubes rather than node link diagrams is found to be a much more useful paradigm for analysis of dynamic networks especially when these networks are dense. </w:t>
      </w:r>
    </w:p>
    <w:p w14:paraId="23F2ADFB" w14:textId="77777777" w:rsidR="00E67D92" w:rsidRDefault="00E67D92" w:rsidP="001506A3">
      <w:pPr>
        <w:spacing w:after="0"/>
        <w:rPr>
          <w:rFonts w:ascii="Arcon" w:hAnsi="Arcon" w:cs="NimbusRomNo9L-Regu"/>
          <w:sz w:val="22"/>
        </w:rPr>
      </w:pPr>
    </w:p>
    <w:p w14:paraId="0B54062F" w14:textId="77777777" w:rsidR="00E67D92" w:rsidRDefault="00E67D92" w:rsidP="00E67D92">
      <w:pPr>
        <w:keepNext/>
        <w:spacing w:after="0"/>
      </w:pPr>
      <w:r w:rsidRPr="00E67D92">
        <w:rPr>
          <w:rFonts w:ascii="Arcon" w:hAnsi="Arcon" w:cs="NimbusRomNo9L-Regu"/>
          <w:noProof/>
          <w:sz w:val="22"/>
          <w:lang w:eastAsia="en-GB"/>
        </w:rPr>
        <w:drawing>
          <wp:inline distT="0" distB="0" distL="0" distR="0" wp14:anchorId="4A0D003F" wp14:editId="6083EBF9">
            <wp:extent cx="3232150" cy="1149362"/>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2150" cy="1149362"/>
                    </a:xfrm>
                    <a:prstGeom prst="rect">
                      <a:avLst/>
                    </a:prstGeom>
                    <a:noFill/>
                    <a:ln>
                      <a:noFill/>
                    </a:ln>
                  </pic:spPr>
                </pic:pic>
              </a:graphicData>
            </a:graphic>
          </wp:inline>
        </w:drawing>
      </w:r>
    </w:p>
    <w:p w14:paraId="317DDED7" w14:textId="0D1A986D" w:rsidR="00E67D92" w:rsidRPr="00E67D92" w:rsidRDefault="00E67D92" w:rsidP="00E67D92">
      <w:pPr>
        <w:pStyle w:val="Caption"/>
        <w:rPr>
          <w:rFonts w:ascii="Arcon" w:hAnsi="Arcon"/>
          <w:i w:val="0"/>
          <w:color w:val="355D7E" w:themeColor="accent1" w:themeShade="80"/>
          <w:sz w:val="22"/>
        </w:rPr>
      </w:pPr>
      <w:r w:rsidRPr="00E67D92">
        <w:rPr>
          <w:rFonts w:ascii="Arcon" w:hAnsi="Arcon"/>
          <w:i w:val="0"/>
          <w:color w:val="355D7E" w:themeColor="accent1" w:themeShade="80"/>
          <w:sz w:val="22"/>
        </w:rPr>
        <w:t xml:space="preserve">Figure </w:t>
      </w:r>
      <w:r w:rsidRPr="00E67D92">
        <w:rPr>
          <w:rFonts w:ascii="Arcon" w:hAnsi="Arcon"/>
          <w:i w:val="0"/>
          <w:color w:val="355D7E" w:themeColor="accent1" w:themeShade="80"/>
          <w:sz w:val="22"/>
        </w:rPr>
        <w:fldChar w:fldCharType="begin"/>
      </w:r>
      <w:r w:rsidRPr="00E67D92">
        <w:rPr>
          <w:rFonts w:ascii="Arcon" w:hAnsi="Arcon"/>
          <w:i w:val="0"/>
          <w:color w:val="355D7E" w:themeColor="accent1" w:themeShade="80"/>
          <w:sz w:val="22"/>
        </w:rPr>
        <w:instrText xml:space="preserve"> SEQ Figure \* ARABIC </w:instrText>
      </w:r>
      <w:r w:rsidRPr="00E67D92">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2</w:t>
      </w:r>
      <w:r w:rsidRPr="00E67D92">
        <w:rPr>
          <w:rFonts w:ascii="Arcon" w:hAnsi="Arcon"/>
          <w:i w:val="0"/>
          <w:color w:val="355D7E" w:themeColor="accent1" w:themeShade="80"/>
          <w:sz w:val="22"/>
        </w:rPr>
        <w:fldChar w:fldCharType="end"/>
      </w:r>
      <w:r>
        <w:rPr>
          <w:rFonts w:ascii="Arcon" w:hAnsi="Arcon"/>
          <w:i w:val="0"/>
          <w:color w:val="355D7E" w:themeColor="accent1" w:themeShade="80"/>
          <w:sz w:val="22"/>
        </w:rPr>
        <w:t>: The matrix cube view of dynamic networks that allow for visual characterisation of network evolution over time.</w:t>
      </w:r>
      <w:r>
        <w:rPr>
          <w:rFonts w:ascii="Arcon" w:hAnsi="Arcon"/>
          <w:i w:val="0"/>
          <w:color w:val="355D7E" w:themeColor="accent1" w:themeShade="80"/>
          <w:sz w:val="22"/>
        </w:rPr>
        <w:fldChar w:fldCharType="begin" w:fldLock="1"/>
      </w:r>
      <w:r>
        <w:rPr>
          <w:rFonts w:ascii="Arcon" w:hAnsi="Arcon"/>
          <w:i w:val="0"/>
          <w:color w:val="355D7E" w:themeColor="accent1" w:themeShade="80"/>
          <w:sz w:val="22"/>
        </w:rPr>
        <w:instrText>ADDIN CSL_CITATION { "citationItems" : [ { "id" : "ITEM-1", "itemData" : { "DOI" : "10.1145/2556288.2557010", "ISBN" : "9781450324731 (ISBN)", "abstract" : "Designing visualizations of dynamic networks is challenging, both because the data sets tend to be complex and because the tasks associated with them are often cognitively demanding. We introduce the Matrix Cube, a novel visual representation and navigation model for dynamic networks, inspired by the way people comprehend and manipulate physical cubes. Users can change their perspective on the data by rotating or decomposing the 3D cube. These manipulations can produce a range of different 2D visualizations that emphasize specific aspects of the dynamic network suited to particular analysis tasks. We describe Matrix Cubes and the interactions that can be performed on them in the Cubix system. We then show how two domain experts, an astronomer and a neurologist, used Cubix to explore and report on their own network data.", "author" : [ { "dropping-particle" : "", "family" : "Bach", "given" : "B", "non-dropping-particle" : "", "parse-names" : false, "suffix" : "" }, { "dropping-particle" : "", "family" : "Pietriga", "given" : "E", "non-dropping-particle" : "", "parse-names" : false, "suffix" : "" }, { "dropping-particle" : "", "family" : "Fekete", "given" : "J.-D.", "non-dropping-particle" : "", "parse-names" : false, "suffix" : "" } ], "container-title" : "32nd Annual ACM Conference on Human Factors in Computing Systems, CHI 2014", "id" : "ITEM-1", "issued" : { "date-parts" : [ [ "2014" ] ] }, "page" : "877-886", "title" : "Visualizing dynamic networks with matrix cubes", "type" : "article-journal" }, "uris" : [ "http://www.mendeley.com/documents/?uuid=00ce7e8d-9579-4a4a-915b-802017248db0" ] } ], "mendeley" : { "formattedCitation" : "[37]", "plainTextFormattedCitation" : "[37]" }, "properties" : { "noteIndex" : 0 }, "schema" : "https://github.com/citation-style-language/schema/raw/master/csl-citation.json" }</w:instrText>
      </w:r>
      <w:r>
        <w:rPr>
          <w:rFonts w:ascii="Arcon" w:hAnsi="Arcon"/>
          <w:i w:val="0"/>
          <w:color w:val="355D7E" w:themeColor="accent1" w:themeShade="80"/>
          <w:sz w:val="22"/>
        </w:rPr>
        <w:fldChar w:fldCharType="separate"/>
      </w:r>
      <w:r w:rsidRPr="00E67D92">
        <w:rPr>
          <w:rFonts w:ascii="Arcon" w:hAnsi="Arcon"/>
          <w:i w:val="0"/>
          <w:noProof/>
          <w:color w:val="355D7E" w:themeColor="accent1" w:themeShade="80"/>
          <w:sz w:val="22"/>
        </w:rPr>
        <w:t>[37]</w:t>
      </w:r>
      <w:r>
        <w:rPr>
          <w:rFonts w:ascii="Arcon" w:hAnsi="Arcon"/>
          <w:i w:val="0"/>
          <w:color w:val="355D7E" w:themeColor="accent1" w:themeShade="80"/>
          <w:sz w:val="22"/>
        </w:rPr>
        <w:fldChar w:fldCharType="end"/>
      </w:r>
    </w:p>
    <w:p w14:paraId="11980089" w14:textId="5148FACB" w:rsidR="00B51317" w:rsidRDefault="00B51317" w:rsidP="001506A3">
      <w:pPr>
        <w:spacing w:after="0"/>
        <w:rPr>
          <w:rFonts w:ascii="Arcon" w:hAnsi="Arcon"/>
          <w:sz w:val="22"/>
        </w:rPr>
      </w:pPr>
      <w:r>
        <w:rPr>
          <w:rFonts w:ascii="Arcon" w:hAnsi="Arcon"/>
          <w:sz w:val="22"/>
        </w:rPr>
        <w:t xml:space="preserve">We will explore some representative methods from these classes of methods and assess their utility for DNA. </w:t>
      </w:r>
    </w:p>
    <w:p w14:paraId="33FC6F5D" w14:textId="77777777" w:rsidR="00CA3D0F" w:rsidRDefault="00CA3D0F" w:rsidP="001506A3">
      <w:pPr>
        <w:spacing w:after="0"/>
        <w:rPr>
          <w:rFonts w:ascii="Arcon" w:hAnsi="Arcon"/>
          <w:sz w:val="22"/>
        </w:rPr>
      </w:pPr>
    </w:p>
    <w:p w14:paraId="68C6EE0E" w14:textId="77777777" w:rsidR="00900749" w:rsidRPr="005C44A0" w:rsidRDefault="00900749" w:rsidP="00900749">
      <w:pPr>
        <w:pStyle w:val="h2"/>
        <w:numPr>
          <w:ilvl w:val="1"/>
          <w:numId w:val="36"/>
        </w:numPr>
      </w:pPr>
      <w:bookmarkStart w:id="14" w:name="_Toc447659388"/>
      <w:r>
        <w:t>ORIGINAL IDEAS</w:t>
      </w:r>
      <w:bookmarkEnd w:id="14"/>
    </w:p>
    <w:p w14:paraId="32A76BEC" w14:textId="58F6ED1B" w:rsidR="00900749" w:rsidRDefault="00900749" w:rsidP="00900749">
      <w:pPr>
        <w:rPr>
          <w:rFonts w:ascii="Arcon" w:hAnsi="Arcon"/>
          <w:sz w:val="22"/>
        </w:rPr>
      </w:pPr>
      <w:r>
        <w:rPr>
          <w:rFonts w:ascii="Arcon" w:hAnsi="Arcon"/>
          <w:sz w:val="22"/>
        </w:rPr>
        <w:t>Given the author</w:t>
      </w:r>
      <w:r w:rsidR="0024538D">
        <w:rPr>
          <w:rFonts w:ascii="Arcon" w:hAnsi="Arcon"/>
          <w:sz w:val="22"/>
        </w:rPr>
        <w:t>’</w:t>
      </w:r>
      <w:r>
        <w:rPr>
          <w:rFonts w:ascii="Arcon" w:hAnsi="Arcon"/>
          <w:sz w:val="22"/>
        </w:rPr>
        <w:t>s background as a Geophysicist in performing seismic data analysis</w:t>
      </w:r>
      <w:r w:rsidR="0024538D">
        <w:rPr>
          <w:rFonts w:ascii="Arcon" w:hAnsi="Arcon"/>
          <w:sz w:val="22"/>
        </w:rPr>
        <w:t>,</w:t>
      </w:r>
      <w:r>
        <w:rPr>
          <w:rFonts w:ascii="Arcon" w:hAnsi="Arcon"/>
          <w:sz w:val="22"/>
        </w:rPr>
        <w:t xml:space="preserve"> there was a strong interest in exploring potenti</w:t>
      </w:r>
      <w:r w:rsidR="0024538D">
        <w:rPr>
          <w:rFonts w:ascii="Arcon" w:hAnsi="Arcon"/>
          <w:sz w:val="22"/>
        </w:rPr>
        <w:t xml:space="preserve">al ideas that could be imported </w:t>
      </w:r>
      <w:r>
        <w:rPr>
          <w:rFonts w:ascii="Arcon" w:hAnsi="Arcon"/>
          <w:sz w:val="22"/>
        </w:rPr>
        <w:t xml:space="preserve">from seismic analysis to the analysis of dynamic networks. The reasons for this is because seismic data is essentially a time series on which signal processing approaches are utilised. Since there is a time component to these networks the attributes of these networks could be viewed as a time series and some of these methods can then be tested for effectiveness. </w:t>
      </w:r>
    </w:p>
    <w:p w14:paraId="5BE41898" w14:textId="3C8E6BCC" w:rsidR="00900749" w:rsidRDefault="00900749" w:rsidP="00900749">
      <w:pPr>
        <w:rPr>
          <w:rFonts w:ascii="Arcon" w:hAnsi="Arcon"/>
          <w:sz w:val="22"/>
        </w:rPr>
      </w:pPr>
      <w:r>
        <w:rPr>
          <w:rFonts w:ascii="Arcon" w:hAnsi="Arcon"/>
          <w:sz w:val="22"/>
        </w:rPr>
        <w:t xml:space="preserve">Firstly, for visualisation of dynamic network attributes we suggest something similar to how well log analysis is performed in reservoir characterisation of hydrocarbon reservoirs shown in Fig 3. </w:t>
      </w:r>
    </w:p>
    <w:p w14:paraId="58907395" w14:textId="14D1D6B2" w:rsidR="00900749" w:rsidRDefault="0096289D" w:rsidP="00900749">
      <w:pPr>
        <w:rPr>
          <w:rFonts w:ascii="Arcon" w:hAnsi="Arcon"/>
          <w:sz w:val="22"/>
        </w:rPr>
      </w:pPr>
      <w:r>
        <w:rPr>
          <w:rFonts w:ascii="Arcon" w:hAnsi="Arcon"/>
          <w:sz w:val="22"/>
        </w:rPr>
        <w:t>From Fig 6</w:t>
      </w:r>
      <w:r w:rsidR="00900749">
        <w:rPr>
          <w:rFonts w:ascii="Arcon" w:hAnsi="Arcon"/>
          <w:sz w:val="22"/>
        </w:rPr>
        <w:t>, we propose to develop a dynamic network attribute panel that allows analysis of selected network attributes over time such as Degree, Closeness, and Density etc.</w:t>
      </w:r>
      <w:r w:rsidR="00900749">
        <w:rPr>
          <w:rFonts w:ascii="Arcon" w:hAnsi="Arcon"/>
          <w:sz w:val="22"/>
        </w:rPr>
        <w:fldChar w:fldCharType="begin" w:fldLock="1"/>
      </w:r>
      <w:r w:rsidR="00E67D92">
        <w:rPr>
          <w:rFonts w:ascii="Arcon" w:hAnsi="Arcon"/>
          <w:sz w:val="22"/>
        </w:rPr>
        <w:instrText>ADDIN CSL_CITATION { "citationItems" : [ { "id" : "ITEM-1", "itemData" : { "author" : [ { "dropping-particle" : "", "family" : "Aliouane", "given" : "Leila", "non-dropping-particle" : "", "parse-names" : false, "suffix" : "" }, { "dropping-particle" : "", "family" : "Ouadfeul", "given" : "Sid-ali", "non-dropping-particle" : "", "parse-names" : false, "suffix" : "" }, { "dropping-particle" : "", "family" : "Boudella", "given" : "Amar", "non-dropping-particle" : "", "parse-names" : false, "suffix" : "" } ], "id" : "ITEM-1", "issued" : { "date-parts" : [ [ "2012" ] ] }, "title" : "Well-Logs Data Processing Using the Fractal Analysis and Neural Network", "type" : "article-journal" }, "uris" : [ "http://www.mendeley.com/documents/?uuid=e61a549c-21af-434f-9200-d40ffae49c0c" ] } ], "mendeley" : { "formattedCitation" : "[38]", "plainTextFormattedCitation" : "[38]", "previouslyFormattedCitation" : "[38]" }, "properties" : { "noteIndex" : 0 }, "schema" : "https://github.com/citation-style-language/schema/raw/master/csl-citation.json" }</w:instrText>
      </w:r>
      <w:r w:rsidR="00900749">
        <w:rPr>
          <w:rFonts w:ascii="Arcon" w:hAnsi="Arcon"/>
          <w:sz w:val="22"/>
        </w:rPr>
        <w:fldChar w:fldCharType="separate"/>
      </w:r>
      <w:r w:rsidR="00E67D92" w:rsidRPr="00E67D92">
        <w:rPr>
          <w:rFonts w:ascii="Arcon" w:hAnsi="Arcon"/>
          <w:noProof/>
          <w:sz w:val="22"/>
        </w:rPr>
        <w:t>[38]</w:t>
      </w:r>
      <w:r w:rsidR="00900749">
        <w:rPr>
          <w:rFonts w:ascii="Arcon" w:hAnsi="Arcon"/>
          <w:sz w:val="22"/>
        </w:rPr>
        <w:fldChar w:fldCharType="end"/>
      </w:r>
    </w:p>
    <w:p w14:paraId="38AEF857" w14:textId="43415984" w:rsidR="00900749" w:rsidRDefault="00900749" w:rsidP="00900749">
      <w:pPr>
        <w:rPr>
          <w:rFonts w:ascii="Arcon" w:hAnsi="Arcon"/>
          <w:sz w:val="22"/>
        </w:rPr>
      </w:pPr>
      <w:r>
        <w:rPr>
          <w:rFonts w:ascii="Arcon" w:hAnsi="Arcon"/>
          <w:sz w:val="22"/>
        </w:rPr>
        <w:t>The Coherence attribute is multi trace similarity of the seismic waveform that is used for event detection and is very useful when the amplitude of the signal is low compared to the noise. For DNA we can explore the viability of developing a Coherence for network similarity measures or network attributes that also allows for event detection</w:t>
      </w:r>
      <w:r w:rsidR="0096289D">
        <w:rPr>
          <w:rFonts w:ascii="Arcon" w:hAnsi="Arcon"/>
          <w:sz w:val="22"/>
        </w:rPr>
        <w:t xml:space="preserve"> shown in Fig 7</w:t>
      </w:r>
      <w:r>
        <w:rPr>
          <w:rFonts w:ascii="Arcon" w:hAnsi="Arcon"/>
          <w:sz w:val="22"/>
        </w:rPr>
        <w:t xml:space="preserve">. More details regarding this method can be found here </w:t>
      </w:r>
      <w:r>
        <w:rPr>
          <w:rFonts w:ascii="Arcon" w:hAnsi="Arcon"/>
          <w:sz w:val="22"/>
        </w:rPr>
        <w:fldChar w:fldCharType="begin" w:fldLock="1"/>
      </w:r>
      <w:r w:rsidR="00E67D92">
        <w:rPr>
          <w:rFonts w:ascii="Arcon" w:hAnsi="Arcon"/>
          <w:sz w:val="22"/>
        </w:rPr>
        <w:instrText>ADDIN CSL_CITATION { "citationItems" : [ { "id" : "ITEM-1", "itemData" : { "DOI" : "10.1016/B978-0-12-410436-5.00003-4", "ISBN" : "9780124104365", "author" : [ { "dropping-particle" : "", "family" : "Outline", "given" : "Chapter", "non-dropping-particle" : "", "parse-names" : false, "suffix" : "" } ], "id" : "ITEM-1", "issued" : { "date-parts" : [ [ "2014" ] ] }, "page" : "63-74", "title" : "Seismic Coherence Technique", "type" : "article-journal" }, "uris" : [ "http://www.mendeley.com/documents/?uuid=01c0c77b-a32f-4c13-ae23-5273b5cd0455" ] } ], "mendeley" : { "formattedCitation" : "[39]", "plainTextFormattedCitation" : "[39]", "previouslyFormattedCitation" : "[39]" }, "properties" : { "noteIndex" : 0 }, "schema" : "https://github.com/citation-style-language/schema/raw/master/csl-citation.json" }</w:instrText>
      </w:r>
      <w:r>
        <w:rPr>
          <w:rFonts w:ascii="Arcon" w:hAnsi="Arcon"/>
          <w:sz w:val="22"/>
        </w:rPr>
        <w:fldChar w:fldCharType="separate"/>
      </w:r>
      <w:r w:rsidR="00E67D92" w:rsidRPr="00E67D92">
        <w:rPr>
          <w:rFonts w:ascii="Arcon" w:hAnsi="Arcon"/>
          <w:noProof/>
          <w:sz w:val="22"/>
        </w:rPr>
        <w:t>[39]</w:t>
      </w:r>
      <w:r>
        <w:rPr>
          <w:rFonts w:ascii="Arcon" w:hAnsi="Arcon"/>
          <w:sz w:val="22"/>
        </w:rPr>
        <w:fldChar w:fldCharType="end"/>
      </w:r>
      <w:r>
        <w:rPr>
          <w:rFonts w:ascii="Arcon" w:hAnsi="Arcon"/>
          <w:sz w:val="22"/>
        </w:rPr>
        <w:t xml:space="preserve">. </w:t>
      </w:r>
    </w:p>
    <w:p w14:paraId="2B79F9F3" w14:textId="5B600FA3" w:rsidR="00900749" w:rsidRDefault="00900749" w:rsidP="00900749">
      <w:pPr>
        <w:rPr>
          <w:rFonts w:ascii="Arcon" w:hAnsi="Arcon"/>
          <w:sz w:val="22"/>
        </w:rPr>
      </w:pPr>
      <w:r>
        <w:rPr>
          <w:rFonts w:ascii="Arcon" w:hAnsi="Arcon"/>
          <w:sz w:val="22"/>
        </w:rPr>
        <w:t xml:space="preserve">Some recent work has focused on the application of signal processing methods to graphs. In </w:t>
      </w:r>
      <w:r>
        <w:rPr>
          <w:rFonts w:ascii="Arcon" w:hAnsi="Arcon"/>
          <w:sz w:val="22"/>
        </w:rPr>
        <w:fldChar w:fldCharType="begin" w:fldLock="1"/>
      </w:r>
      <w:r w:rsidR="00E67D92">
        <w:rPr>
          <w:rFonts w:ascii="Arcon" w:hAnsi="Arcon"/>
          <w:sz w:val="22"/>
        </w:rPr>
        <w:instrText>ADDIN CSL_CITATION { "citationItems" : [ { "id" : "ITEM-1", "itemData" : { "author" : [ { "dropping-particle" : "", "family" : "Beg\u00fa", "given" : "Matthew", "non-dropping-particle" : "", "parse-names" : false, "suffix" : "" } ], "id" : "ITEM-1", "issued" : { "date-parts" : [ [ "0" ] ] }, "title" : "Fourier Analysis on Graphs", "type" : "article-journal" }, "uris" : [ "http://www.mendeley.com/documents/?uuid=fb4c159a-de12-4760-9299-4bce6fdb327d" ] } ], "mendeley" : { "formattedCitation" : "[40]", "plainTextFormattedCitation" : "[40]", "previouslyFormattedCitation" : "[40]" }, "properties" : { "noteIndex" : 0 }, "schema" : "https://github.com/citation-style-language/schema/raw/master/csl-citation.json" }</w:instrText>
      </w:r>
      <w:r>
        <w:rPr>
          <w:rFonts w:ascii="Arcon" w:hAnsi="Arcon"/>
          <w:sz w:val="22"/>
        </w:rPr>
        <w:fldChar w:fldCharType="separate"/>
      </w:r>
      <w:r w:rsidR="00E67D92" w:rsidRPr="00E67D92">
        <w:rPr>
          <w:rFonts w:ascii="Arcon" w:hAnsi="Arcon"/>
          <w:noProof/>
          <w:sz w:val="22"/>
        </w:rPr>
        <w:t>[40]</w:t>
      </w:r>
      <w:r>
        <w:rPr>
          <w:rFonts w:ascii="Arcon" w:hAnsi="Arcon"/>
          <w:sz w:val="22"/>
        </w:rPr>
        <w:fldChar w:fldCharType="end"/>
      </w:r>
      <w:r>
        <w:rPr>
          <w:rFonts w:ascii="Arcon" w:hAnsi="Arcon"/>
          <w:sz w:val="22"/>
        </w:rPr>
        <w:t xml:space="preserve"> a generalisation of the Fourier Transform and its associated methods such as convolutions to graphs. In </w:t>
      </w:r>
      <w:r>
        <w:rPr>
          <w:rFonts w:ascii="Arcon" w:hAnsi="Arcon"/>
          <w:sz w:val="22"/>
        </w:rPr>
        <w:fldChar w:fldCharType="begin" w:fldLock="1"/>
      </w:r>
      <w:r w:rsidR="00E67D92">
        <w:rPr>
          <w:rFonts w:ascii="Arcon" w:hAnsi="Arcon"/>
          <w:sz w:val="22"/>
        </w:rPr>
        <w:instrText>ADDIN CSL_CITATION { "citationItems" : [ { "id" : "ITEM-1", "itemData" : { "DOI" : "10.1088/0305-4470/34/40/309", "ISSN" : "0305-4470", "abstract" : "A general framework is presented which unifies the treatment of wavelet-like, quasidistribution and tomographic transforms. Explicit formulae relating the three types of transforms are obtained. The case of transforms associated with the symplectic and affine groups is treated in some detail. Special emphasis is given to the properties of the scale-time and scale-frequency tomograms. Tomograms are interpreted as a tool to sample the signal space by a family of curves or as the matrix element of a projector.", "author" : [ { "dropping-particle" : "", "family" : "Man'ko", "given" : "M. A.", "non-dropping-particle" : "", "parse-names" : false, "suffix" : "" }, { "dropping-particle" : "", "family" : "Mendes", "given" : "R. Vilela", "non-dropping-particle" : "", "parse-names" : false, "suffix" : "" }, { "dropping-particle" : "", "family" : "Man'ko", "given" : "V. I.", "non-dropping-particle" : "", "parse-names" : false, "suffix" : "" } ], "container-title" : "Journal of Physics A: Mathematical and General", "id" : "ITEM-1", "issue" : "40", "issued" : { "date-parts" : [ [ "2001" ] ] }, "page" : "8321-8332", "title" : "Tomograms and other transforms: a unified view", "type" : "article-journal", "volume" : "34" }, "uris" : [ "http://www.mendeley.com/documents/?uuid=d2dc2e7d-8509-34bc-b504-cf9d8306d494" ] }, { "id" : "ITEM-2", "itemData" : { "DOI" : "10.1109/TSP.2013.2238935", "ISBN" : "9781479903566", "ISSN" : "1053-587X", "abstract" : "In social settings, individuals interact through webs of relationships. Each individual is a node in a complex network (or graph) of interdependencies and generates data, lots of data. We label the data by its source, or formally stated, we index the data by the nodes of the graph. The resulting signals (data indexed by the nodes) are far removed from time or image signals indexed by well ordered time samples or pixels. DSP, discrete signal processing, provides a comprehensive, elegant, and efficient methodology to describe, represent, transform, analyze, process, or synthesize these well ordered time or image signals. This paper extends to signals on graphs DSP and its basic tenets, including filters, convolution, z-transform, impulse response, spectral representation, Fourier transform, frequency response, and illustrates DSP on graphs by classifying blogs, linear predicting and compressing data from irregularly located weather stations, or predicting behavior of customers of a mobile service provider.", "author" : [ { "dropping-particle" : "", "family" : "Sandryhaila", "given" : "Aliaksei", "non-dropping-particle" : "", "parse-names" : false, "suffix" : "" }, { "dropping-particle" : "", "family" : "Moura", "given" : "Jos\u00e9 M F", "non-dropping-particle" : "", "parse-names" : false, "suffix" : "" } ], "container-title" : "IEEE Transactions on Signal Processing", "id" : "ITEM-2", "issue" : "7", "issued" : { "date-parts" : [ [ "2013", "4", "17" ] ] }, "page" : "1644-1656", "title" : "Discrete Signal Processing on Graphs", "type" : "article-journal", "volume" : "61" }, "uris" : [ "http://www.mendeley.com/documents/?uuid=f8e0706d-3758-3418-b5f1-0b68748a2ee9" ] } ], "mendeley" : { "formattedCitation" : "[41], [42]", "plainTextFormattedCitation" : "[41], [42]", "previouslyFormattedCitation" : "[41], [42]" }, "properties" : { "noteIndex" : 0 }, "schema" : "https://github.com/citation-style-language/schema/raw/master/csl-citation.json" }</w:instrText>
      </w:r>
      <w:r>
        <w:rPr>
          <w:rFonts w:ascii="Arcon" w:hAnsi="Arcon"/>
          <w:sz w:val="22"/>
        </w:rPr>
        <w:fldChar w:fldCharType="separate"/>
      </w:r>
      <w:r w:rsidR="00E67D92" w:rsidRPr="00E67D92">
        <w:rPr>
          <w:rFonts w:ascii="Arcon" w:hAnsi="Arcon"/>
          <w:noProof/>
          <w:sz w:val="22"/>
        </w:rPr>
        <w:t>[41], [42]</w:t>
      </w:r>
      <w:r>
        <w:rPr>
          <w:rFonts w:ascii="Arcon" w:hAnsi="Arcon"/>
          <w:sz w:val="22"/>
        </w:rPr>
        <w:fldChar w:fldCharType="end"/>
      </w:r>
      <w:r>
        <w:rPr>
          <w:rFonts w:ascii="Arcon" w:hAnsi="Arcon"/>
          <w:sz w:val="22"/>
        </w:rPr>
        <w:t xml:space="preserve"> transforms and tomograms for graph application are discussed. An interesting application is that of the Radon transform commonly used for noise removal in seismic data analysis, which the authors in </w:t>
      </w:r>
      <w:r>
        <w:rPr>
          <w:rFonts w:ascii="Arcon" w:hAnsi="Arcon"/>
          <w:sz w:val="22"/>
        </w:rPr>
        <w:fldChar w:fldCharType="begin" w:fldLock="1"/>
      </w:r>
      <w:r w:rsidR="00E67D92">
        <w:rPr>
          <w:rFonts w:ascii="Arcon" w:hAnsi="Arcon"/>
          <w:sz w:val="22"/>
        </w:rPr>
        <w:instrText>ADDIN CSL_CITATION { "citationItems" : [ { "id" : "ITEM-1", "itemData" : { "DOI" : "10.1109/TSP.2013.2238935", "ISBN" : "9781479903566", "ISSN" : "1053-587X", "abstract" : "In social settings, individuals interact through webs of relationships. Each individual is a node in a complex network (or graph) of interdependencies and generates data, lots of data. We label the data by its source, or formally stated, we index the data by the nodes of the graph. The resulting signals (data indexed by the nodes) are far removed from time or image signals indexed by well ordered time samples or pixels. DSP, discrete signal processing, provides a comprehensive, elegant, and efficient methodology to describe, represent, transform, analyze, process, or synthesize these well ordered time or image signals. This paper extends to signals on graphs DSP and its basic tenets, including filters, convolution, z-transform, impulse response, spectral representation, Fourier transform, frequency response, and illustrates DSP on graphs by classifying blogs, linear predicting and compressing data from irregularly located weather stations, or predicting behavior of customers of a mobile service provider.", "author" : [ { "dropping-particle" : "", "family" : "Sandryhaila", "given" : "Aliaksei", "non-dropping-particle" : "", "parse-names" : false, "suffix" : "" }, { "dropping-particle" : "", "family" : "Moura", "given" : "Jos\u00e9 M F", "non-dropping-particle" : "", "parse-names" : false, "suffix" : "" } ], "container-title" : "IEEE Transactions on Signal Processing", "id" : "ITEM-1", "issue" : "7", "issued" : { "date-parts" : [ [ "2013", "4", "17" ] ] }, "page" : "1644-1656", "title" : "Discrete Signal Processing on Graphs", "type" : "article-journal", "volume" : "61" }, "uris" : [ "http://www.mendeley.com/documents/?uuid=f8e0706d-3758-3418-b5f1-0b68748a2ee9" ] } ], "mendeley" : { "formattedCitation" : "[42]", "plainTextFormattedCitation" : "[42]", "previouslyFormattedCitation" : "[42]" }, "properties" : { "noteIndex" : 0 }, "schema" : "https://github.com/citation-style-language/schema/raw/master/csl-citation.json" }</w:instrText>
      </w:r>
      <w:r>
        <w:rPr>
          <w:rFonts w:ascii="Arcon" w:hAnsi="Arcon"/>
          <w:sz w:val="22"/>
        </w:rPr>
        <w:fldChar w:fldCharType="separate"/>
      </w:r>
      <w:r w:rsidR="00E67D92" w:rsidRPr="00E67D92">
        <w:rPr>
          <w:rFonts w:ascii="Arcon" w:hAnsi="Arcon"/>
          <w:noProof/>
          <w:sz w:val="22"/>
        </w:rPr>
        <w:t>[42]</w:t>
      </w:r>
      <w:r>
        <w:rPr>
          <w:rFonts w:ascii="Arcon" w:hAnsi="Arcon"/>
          <w:sz w:val="22"/>
        </w:rPr>
        <w:fldChar w:fldCharType="end"/>
      </w:r>
      <w:r>
        <w:rPr>
          <w:rFonts w:ascii="Arcon" w:hAnsi="Arcon"/>
          <w:sz w:val="22"/>
        </w:rPr>
        <w:t xml:space="preserve"> generalise </w:t>
      </w:r>
      <w:r w:rsidRPr="00D36769">
        <w:rPr>
          <w:rFonts w:ascii="Arcon" w:hAnsi="Arcon"/>
          <w:sz w:val="22"/>
        </w:rPr>
        <w:t>to arbitrary pa</w:t>
      </w:r>
      <w:r>
        <w:rPr>
          <w:rFonts w:ascii="Arcon" w:hAnsi="Arcon"/>
          <w:sz w:val="22"/>
        </w:rPr>
        <w:t xml:space="preserve">irs of non-commuting operators. These </w:t>
      </w:r>
      <w:r w:rsidRPr="00D36769">
        <w:rPr>
          <w:rFonts w:ascii="Arcon" w:hAnsi="Arcon"/>
          <w:sz w:val="22"/>
        </w:rPr>
        <w:t xml:space="preserve">are positive bilinear transforms with a probabilistic interpretation </w:t>
      </w:r>
      <w:r>
        <w:rPr>
          <w:rFonts w:ascii="Arcon" w:hAnsi="Arcon"/>
          <w:sz w:val="22"/>
        </w:rPr>
        <w:t xml:space="preserve">and </w:t>
      </w:r>
      <w:r w:rsidRPr="00D36769">
        <w:rPr>
          <w:rFonts w:ascii="Arcon" w:hAnsi="Arcon"/>
          <w:sz w:val="22"/>
        </w:rPr>
        <w:t xml:space="preserve">provide a full characterization of the signals </w:t>
      </w:r>
      <w:r>
        <w:rPr>
          <w:rFonts w:ascii="Arcon" w:hAnsi="Arcon"/>
          <w:sz w:val="22"/>
        </w:rPr>
        <w:t>while being</w:t>
      </w:r>
      <w:r w:rsidRPr="00D36769">
        <w:rPr>
          <w:rFonts w:ascii="Arcon" w:hAnsi="Arcon"/>
          <w:sz w:val="22"/>
        </w:rPr>
        <w:t xml:space="preserve"> robust </w:t>
      </w:r>
      <w:r>
        <w:rPr>
          <w:rFonts w:ascii="Arcon" w:hAnsi="Arcon"/>
          <w:sz w:val="22"/>
        </w:rPr>
        <w:t xml:space="preserve">to noise. These developments although very interesting do not have mainstream implementations in software packages and must be conducted in a more ad-hoc manner. This is a potential limitation of their evaluation in our study. </w:t>
      </w:r>
    </w:p>
    <w:p w14:paraId="3DCBDD92" w14:textId="0D9D0F84" w:rsidR="00900749" w:rsidRDefault="00900749" w:rsidP="00900749">
      <w:pPr>
        <w:rPr>
          <w:rFonts w:ascii="Arcon" w:hAnsi="Arcon"/>
          <w:sz w:val="22"/>
        </w:rPr>
      </w:pPr>
      <w:r>
        <w:rPr>
          <w:rFonts w:ascii="Arcon" w:hAnsi="Arcon"/>
          <w:sz w:val="22"/>
        </w:rPr>
        <w:t>However, we present some preliminary analysis on a synthetic</w:t>
      </w:r>
      <w:r w:rsidRPr="005471CA">
        <w:rPr>
          <w:rFonts w:ascii="Arcon" w:hAnsi="Arcon"/>
          <w:sz w:val="22"/>
        </w:rPr>
        <w:t xml:space="preserve"> geographical threshold graph model</w:t>
      </w:r>
      <w:r>
        <w:rPr>
          <w:rFonts w:ascii="Arcon" w:hAnsi="Arcon"/>
          <w:sz w:val="22"/>
        </w:rPr>
        <w:t xml:space="preserve"> which</w:t>
      </w:r>
      <w:r w:rsidRPr="005471CA">
        <w:rPr>
          <w:rFonts w:ascii="Arcon" w:hAnsi="Arcon"/>
          <w:sz w:val="22"/>
        </w:rPr>
        <w:t xml:space="preserve"> places n nodes uniformly at </w:t>
      </w:r>
      <w:r>
        <w:rPr>
          <w:rFonts w:ascii="Arcon" w:hAnsi="Arcon"/>
          <w:sz w:val="22"/>
        </w:rPr>
        <w:t xml:space="preserve">random in a rectangular </w:t>
      </w:r>
      <w:proofErr w:type="gramStart"/>
      <w:r>
        <w:rPr>
          <w:rFonts w:ascii="Arcon" w:hAnsi="Arcon"/>
          <w:sz w:val="22"/>
        </w:rPr>
        <w:t>domain</w:t>
      </w:r>
      <w:proofErr w:type="gramEnd"/>
      <w:r>
        <w:rPr>
          <w:rFonts w:ascii="Arcon" w:hAnsi="Arcon"/>
          <w:sz w:val="22"/>
        </w:rPr>
        <w:t xml:space="preserve"> with 500 nodes. We extract the Degree Centrality and then apply the Fourier and Hilbert Transform to it to extract its periodic features and complex trace information. </w:t>
      </w:r>
    </w:p>
    <w:p w14:paraId="50FFF0C6" w14:textId="1D303313" w:rsidR="00900749" w:rsidRDefault="0096289D" w:rsidP="00900749">
      <w:pPr>
        <w:rPr>
          <w:rFonts w:ascii="Arcon" w:hAnsi="Arcon"/>
          <w:sz w:val="22"/>
        </w:rPr>
      </w:pPr>
      <w:r>
        <w:rPr>
          <w:rFonts w:ascii="Arcon" w:hAnsi="Arcon"/>
          <w:sz w:val="22"/>
        </w:rPr>
        <w:t>From Fig 3, 4 we</w:t>
      </w:r>
      <w:r w:rsidR="00900749">
        <w:rPr>
          <w:rFonts w:ascii="Arcon" w:hAnsi="Arcon"/>
          <w:sz w:val="22"/>
        </w:rPr>
        <w:t xml:space="preserve"> note that these transforms serve as a useful visualisation tool of network attributes. The Fourier Transform picks out the maximum degree centrality while the Double Hilbert Transform shows some outliers. </w:t>
      </w:r>
    </w:p>
    <w:p w14:paraId="05C4ACDB" w14:textId="555FC417" w:rsidR="00900749" w:rsidRDefault="00900749" w:rsidP="00900749">
      <w:pPr>
        <w:rPr>
          <w:rFonts w:ascii="Arcon" w:hAnsi="Arcon"/>
          <w:sz w:val="22"/>
        </w:rPr>
      </w:pPr>
      <w:r>
        <w:rPr>
          <w:rFonts w:ascii="Arcon" w:hAnsi="Arcon"/>
          <w:sz w:val="22"/>
        </w:rPr>
        <w:t>A correlation between the Fourier or Hilbert transforms of a measure would give a similarity value</w:t>
      </w:r>
      <w:r w:rsidR="0096289D">
        <w:rPr>
          <w:rFonts w:ascii="Arcon" w:hAnsi="Arcon"/>
          <w:sz w:val="22"/>
        </w:rPr>
        <w:t xml:space="preserve"> shown in Fig 8</w:t>
      </w:r>
      <w:r>
        <w:rPr>
          <w:rFonts w:ascii="Arcon" w:hAnsi="Arcon"/>
          <w:sz w:val="22"/>
        </w:rPr>
        <w:t>. The autocorrelation of the measures with themselves would give an indication of the self-similarity of the network.</w:t>
      </w:r>
      <w:r w:rsidRPr="0027625F">
        <w:rPr>
          <w:rFonts w:ascii="Arcon" w:hAnsi="Arcon"/>
          <w:sz w:val="22"/>
        </w:rPr>
        <w:t xml:space="preserve"> </w:t>
      </w:r>
    </w:p>
    <w:p w14:paraId="652807A0" w14:textId="6032AF4B" w:rsidR="00900749" w:rsidRDefault="008A730E" w:rsidP="00900749">
      <w:pPr>
        <w:rPr>
          <w:rFonts w:ascii="Arcon" w:hAnsi="Arcon"/>
          <w:sz w:val="22"/>
        </w:rPr>
      </w:pPr>
      <w:r>
        <w:rPr>
          <w:rFonts w:ascii="Arcon" w:hAnsi="Arcon"/>
          <w:noProof/>
          <w:sz w:val="22"/>
          <w:lang w:eastAsia="en-GB"/>
        </w:rPr>
        <mc:AlternateContent>
          <mc:Choice Requires="wpg">
            <w:drawing>
              <wp:anchor distT="0" distB="0" distL="114300" distR="114300" simplePos="0" relativeHeight="251664384" behindDoc="1" locked="0" layoutInCell="1" allowOverlap="1" wp14:anchorId="79FF1CE4" wp14:editId="0BD3ED2D">
                <wp:simplePos x="0" y="0"/>
                <wp:positionH relativeFrom="column">
                  <wp:posOffset>3616036</wp:posOffset>
                </wp:positionH>
                <wp:positionV relativeFrom="page">
                  <wp:posOffset>1021278</wp:posOffset>
                </wp:positionV>
                <wp:extent cx="3105150" cy="5215890"/>
                <wp:effectExtent l="0" t="0" r="0" b="3810"/>
                <wp:wrapTopAndBottom/>
                <wp:docPr id="15" name="Group 15"/>
                <wp:cNvGraphicFramePr/>
                <a:graphic xmlns:a="http://schemas.openxmlformats.org/drawingml/2006/main">
                  <a:graphicData uri="http://schemas.microsoft.com/office/word/2010/wordprocessingGroup">
                    <wpg:wgp>
                      <wpg:cNvGrpSpPr/>
                      <wpg:grpSpPr>
                        <a:xfrm>
                          <a:off x="0" y="0"/>
                          <a:ext cx="3105150" cy="5215890"/>
                          <a:chOff x="0" y="0"/>
                          <a:chExt cx="3232150" cy="3644569"/>
                        </a:xfrm>
                      </wpg:grpSpPr>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32150" cy="3091181"/>
                          </a:xfrm>
                          <a:prstGeom prst="rect">
                            <a:avLst/>
                          </a:prstGeom>
                        </pic:spPr>
                      </pic:pic>
                      <wps:wsp>
                        <wps:cNvPr id="14" name="Text Box 14"/>
                        <wps:cNvSpPr txBox="1"/>
                        <wps:spPr>
                          <a:xfrm>
                            <a:off x="0" y="3145808"/>
                            <a:ext cx="3232150" cy="498761"/>
                          </a:xfrm>
                          <a:prstGeom prst="rect">
                            <a:avLst/>
                          </a:prstGeom>
                          <a:solidFill>
                            <a:prstClr val="white"/>
                          </a:solidFill>
                          <a:ln>
                            <a:noFill/>
                          </a:ln>
                          <a:effectLst/>
                        </wps:spPr>
                        <wps:txbx>
                          <w:txbxContent>
                            <w:p w14:paraId="44BA8800" w14:textId="77777777" w:rsidR="00F6449F" w:rsidRPr="008359A5" w:rsidRDefault="00F6449F" w:rsidP="008359A5">
                              <w:pPr>
                                <w:pStyle w:val="Caption"/>
                                <w:rPr>
                                  <w:rFonts w:ascii="Arcon" w:hAnsi="Arcon"/>
                                  <w:i w:val="0"/>
                                  <w:color w:val="355D7E" w:themeColor="accent1" w:themeShade="80"/>
                                  <w:sz w:val="22"/>
                                </w:rPr>
                              </w:pPr>
                              <w:r w:rsidRPr="008359A5">
                                <w:rPr>
                                  <w:rFonts w:ascii="Arcon" w:hAnsi="Arcon"/>
                                  <w:i w:val="0"/>
                                  <w:color w:val="355D7E" w:themeColor="accent1" w:themeShade="80"/>
                                  <w:sz w:val="22"/>
                                </w:rPr>
                                <w:t xml:space="preserve">Figure </w:t>
                              </w:r>
                              <w:r w:rsidRPr="008359A5">
                                <w:rPr>
                                  <w:rFonts w:ascii="Arcon" w:hAnsi="Arcon"/>
                                  <w:i w:val="0"/>
                                  <w:color w:val="355D7E" w:themeColor="accent1" w:themeShade="80"/>
                                  <w:sz w:val="22"/>
                                </w:rPr>
                                <w:fldChar w:fldCharType="begin"/>
                              </w:r>
                              <w:r w:rsidRPr="008359A5">
                                <w:rPr>
                                  <w:rFonts w:ascii="Arcon" w:hAnsi="Arcon"/>
                                  <w:i w:val="0"/>
                                  <w:color w:val="355D7E" w:themeColor="accent1" w:themeShade="80"/>
                                  <w:sz w:val="22"/>
                                </w:rPr>
                                <w:instrText xml:space="preserve"> SEQ Figure \* ARABIC </w:instrText>
                              </w:r>
                              <w:r w:rsidRPr="008359A5">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3</w:t>
                              </w:r>
                              <w:r w:rsidRPr="008359A5">
                                <w:rPr>
                                  <w:rFonts w:ascii="Arcon" w:hAnsi="Arcon"/>
                                  <w:i w:val="0"/>
                                  <w:color w:val="355D7E" w:themeColor="accent1" w:themeShade="80"/>
                                  <w:sz w:val="22"/>
                                </w:rPr>
                                <w:fldChar w:fldCharType="end"/>
                              </w:r>
                              <w:r w:rsidRPr="008359A5">
                                <w:rPr>
                                  <w:rFonts w:ascii="Arcon" w:hAnsi="Arcon"/>
                                  <w:i w:val="0"/>
                                  <w:color w:val="355D7E" w:themeColor="accent1" w:themeShade="80"/>
                                  <w:sz w:val="22"/>
                                </w:rPr>
                                <w:t>: Plot of (1st) Degree Centrality (DC), (2nd) Fourier Transform of DC, (3rd) Hilbert Transform of DC, (4th) Double Fourier Transform of DC, (5th) Double Hilbert Transform of D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FF1CE4" id="Group 15" o:spid="_x0000_s1026" style="position:absolute;left:0;text-align:left;margin-left:284.75pt;margin-top:80.4pt;width:244.5pt;height:410.7pt;z-index:-251652096;mso-position-vertical-relative:page;mso-width-relative:margin;mso-height-relative:margin" coordsize="32321,3644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">
                <v:shape id="Picture 11" o:spid="_x0000_s1027" type="#_x0000_t75" style="position:absolute;width:32321;height:309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wOMnCAAAA2wAAAA8AAABkcnMvZG93bnJldi54bWxET01rwkAQvRf8D8sIvdVNxBZJXSUEBC20&#10;0OghvQ3ZMQlmZ8PuatJ/3y0UepvH+5zNbjK9uJPznWUF6SIBQVxb3XGj4HzaP61B+ICssbdMCr7J&#10;w247e9hgpu3In3QvQyNiCPsMFbQhDJmUvm7JoF/YgThyF+sMhghdI7XDMYabXi6T5EUa7Dg2tDhQ&#10;0VJ9LW9GwbEIvHqfXGrypX0ezUf19rWqlHqcT/kriEBT+Bf/uQ86zk/h95d4gNz+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DsDjJwgAAANsAAAAPAAAAAAAAAAAAAAAAAJ8C&#10;AABkcnMvZG93bnJldi54bWxQSwUGAAAAAAQABAD3AAAAjgMAAAAA&#10;">
                  <v:imagedata r:id="rId17" o:title=""/>
                  <v:path arrowok="t"/>
                </v:shape>
                <v:shapetype id="_x0000_t202" coordsize="21600,21600" o:spt="202" path="m,l,21600r21600,l21600,xe">
                  <v:stroke joinstyle="miter"/>
                  <v:path gradientshapeok="t" o:connecttype="rect"/>
                </v:shapetype>
                <v:shape id="Text Box 14" o:spid="_x0000_s1028" type="#_x0000_t202" style="position:absolute;top:31458;width:32321;height:49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14:paraId="44BA8800" w14:textId="77777777" w:rsidR="00F6449F" w:rsidRPr="008359A5" w:rsidRDefault="00F6449F" w:rsidP="008359A5">
                        <w:pPr>
                          <w:pStyle w:val="Caption"/>
                          <w:rPr>
                            <w:rFonts w:ascii="Arcon" w:hAnsi="Arcon"/>
                            <w:i w:val="0"/>
                            <w:color w:val="355D7E" w:themeColor="accent1" w:themeShade="80"/>
                            <w:sz w:val="22"/>
                          </w:rPr>
                        </w:pPr>
                        <w:r w:rsidRPr="008359A5">
                          <w:rPr>
                            <w:rFonts w:ascii="Arcon" w:hAnsi="Arcon"/>
                            <w:i w:val="0"/>
                            <w:color w:val="355D7E" w:themeColor="accent1" w:themeShade="80"/>
                            <w:sz w:val="22"/>
                          </w:rPr>
                          <w:t xml:space="preserve">Figure </w:t>
                        </w:r>
                        <w:r w:rsidRPr="008359A5">
                          <w:rPr>
                            <w:rFonts w:ascii="Arcon" w:hAnsi="Arcon"/>
                            <w:i w:val="0"/>
                            <w:color w:val="355D7E" w:themeColor="accent1" w:themeShade="80"/>
                            <w:sz w:val="22"/>
                          </w:rPr>
                          <w:fldChar w:fldCharType="begin"/>
                        </w:r>
                        <w:r w:rsidRPr="008359A5">
                          <w:rPr>
                            <w:rFonts w:ascii="Arcon" w:hAnsi="Arcon"/>
                            <w:i w:val="0"/>
                            <w:color w:val="355D7E" w:themeColor="accent1" w:themeShade="80"/>
                            <w:sz w:val="22"/>
                          </w:rPr>
                          <w:instrText xml:space="preserve"> SEQ Figure \* ARABIC </w:instrText>
                        </w:r>
                        <w:r w:rsidRPr="008359A5">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3</w:t>
                        </w:r>
                        <w:r w:rsidRPr="008359A5">
                          <w:rPr>
                            <w:rFonts w:ascii="Arcon" w:hAnsi="Arcon"/>
                            <w:i w:val="0"/>
                            <w:color w:val="355D7E" w:themeColor="accent1" w:themeShade="80"/>
                            <w:sz w:val="22"/>
                          </w:rPr>
                          <w:fldChar w:fldCharType="end"/>
                        </w:r>
                        <w:r w:rsidRPr="008359A5">
                          <w:rPr>
                            <w:rFonts w:ascii="Arcon" w:hAnsi="Arcon"/>
                            <w:i w:val="0"/>
                            <w:color w:val="355D7E" w:themeColor="accent1" w:themeShade="80"/>
                            <w:sz w:val="22"/>
                          </w:rPr>
                          <w:t>: Plot of (1st) Degree Centrality (DC), (2nd) Fourier Transform of DC, (3rd) Hilbert Transform of DC, (4th) Double Fourier Transform of DC, (5th) Double Hilbert Transform of DC</w:t>
                        </w:r>
                      </w:p>
                    </w:txbxContent>
                  </v:textbox>
                </v:shape>
                <w10:wrap type="topAndBottom" anchory="page"/>
              </v:group>
            </w:pict>
          </mc:Fallback>
        </mc:AlternateContent>
      </w:r>
      <w:r w:rsidR="00900749">
        <w:rPr>
          <w:rFonts w:ascii="Arcon" w:hAnsi="Arcon"/>
          <w:sz w:val="22"/>
        </w:rPr>
        <w:t xml:space="preserve">From the autocorrelation functions we see that these have the potential to highlight anomalies. We will explore these measures over time to assess their value in DNA. </w:t>
      </w:r>
    </w:p>
    <w:p w14:paraId="25EC6852" w14:textId="38A8025B" w:rsidR="00900749" w:rsidRDefault="00900749" w:rsidP="00900749">
      <w:pPr>
        <w:rPr>
          <w:rFonts w:ascii="Arcon" w:hAnsi="Arcon"/>
          <w:sz w:val="22"/>
        </w:rPr>
      </w:pPr>
      <w:r>
        <w:rPr>
          <w:rFonts w:ascii="Arcon" w:hAnsi="Arcon"/>
          <w:sz w:val="22"/>
        </w:rPr>
        <w:t xml:space="preserve">In summary, our analysis approach will focus on network measures calculated through some of the methods we identified previously. We will consider the temporal component as an important aspect of network characterisation. </w:t>
      </w:r>
    </w:p>
    <w:p w14:paraId="796ADA9E" w14:textId="03A5E41C" w:rsidR="00900749" w:rsidRDefault="008A730E" w:rsidP="00900749">
      <w:pPr>
        <w:rPr>
          <w:rFonts w:ascii="Arcon" w:hAnsi="Arcon"/>
          <w:sz w:val="22"/>
        </w:rPr>
      </w:pPr>
      <w:r>
        <w:rPr>
          <w:rFonts w:ascii="Arcon" w:hAnsi="Arcon"/>
          <w:noProof/>
          <w:sz w:val="22"/>
          <w:lang w:eastAsia="en-GB"/>
        </w:rPr>
        <mc:AlternateContent>
          <mc:Choice Requires="wpg">
            <w:drawing>
              <wp:anchor distT="0" distB="0" distL="114300" distR="114300" simplePos="0" relativeHeight="251665408" behindDoc="0" locked="0" layoutInCell="1" allowOverlap="1" wp14:anchorId="6FF50E10" wp14:editId="665935C6">
                <wp:simplePos x="0" y="0"/>
                <wp:positionH relativeFrom="column">
                  <wp:posOffset>3615690</wp:posOffset>
                </wp:positionH>
                <wp:positionV relativeFrom="page">
                  <wp:posOffset>6412230</wp:posOffset>
                </wp:positionV>
                <wp:extent cx="3184525" cy="3529965"/>
                <wp:effectExtent l="0" t="0" r="0" b="0"/>
                <wp:wrapTopAndBottom/>
                <wp:docPr id="24" name="Group 24"/>
                <wp:cNvGraphicFramePr/>
                <a:graphic xmlns:a="http://schemas.openxmlformats.org/drawingml/2006/main">
                  <a:graphicData uri="http://schemas.microsoft.com/office/word/2010/wordprocessingGroup">
                    <wpg:wgp>
                      <wpg:cNvGrpSpPr/>
                      <wpg:grpSpPr>
                        <a:xfrm>
                          <a:off x="0" y="0"/>
                          <a:ext cx="3184525" cy="3529965"/>
                          <a:chOff x="0" y="0"/>
                          <a:chExt cx="3279917" cy="3574440"/>
                        </a:xfrm>
                      </wpg:grpSpPr>
                      <wpg:grpSp>
                        <wpg:cNvPr id="16" name="Group 16"/>
                        <wpg:cNvGrpSpPr/>
                        <wpg:grpSpPr>
                          <a:xfrm>
                            <a:off x="0" y="0"/>
                            <a:ext cx="3279917" cy="2969061"/>
                            <a:chOff x="0" y="0"/>
                            <a:chExt cx="3279917" cy="2969061"/>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7767" y="0"/>
                              <a:ext cx="3232150" cy="1477010"/>
                            </a:xfrm>
                            <a:prstGeom prst="rect">
                              <a:avLst/>
                            </a:prstGeom>
                          </pic:spPr>
                        </pic:pic>
                        <pic:pic xmlns:pic="http://schemas.openxmlformats.org/drawingml/2006/picture">
                          <pic:nvPicPr>
                            <pic:cNvPr id="13" name="Picture 13"/>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1487606"/>
                              <a:ext cx="3232150" cy="1481455"/>
                            </a:xfrm>
                            <a:prstGeom prst="rect">
                              <a:avLst/>
                            </a:prstGeom>
                          </pic:spPr>
                        </pic:pic>
                      </wpg:grpSp>
                      <wps:wsp>
                        <wps:cNvPr id="17" name="Text Box 17"/>
                        <wps:cNvSpPr txBox="1"/>
                        <wps:spPr>
                          <a:xfrm>
                            <a:off x="0" y="3057512"/>
                            <a:ext cx="3279917" cy="516928"/>
                          </a:xfrm>
                          <a:prstGeom prst="rect">
                            <a:avLst/>
                          </a:prstGeom>
                          <a:solidFill>
                            <a:prstClr val="white"/>
                          </a:solidFill>
                          <a:ln>
                            <a:noFill/>
                          </a:ln>
                          <a:effectLst/>
                        </wps:spPr>
                        <wps:txbx>
                          <w:txbxContent>
                            <w:p w14:paraId="769BAD82" w14:textId="77777777" w:rsidR="00F6449F" w:rsidRPr="008359A5" w:rsidRDefault="00F6449F" w:rsidP="008359A5">
                              <w:pPr>
                                <w:pStyle w:val="Caption"/>
                                <w:rPr>
                                  <w:rFonts w:ascii="Arcon" w:hAnsi="Arcon"/>
                                  <w:i w:val="0"/>
                                  <w:color w:val="355D7E" w:themeColor="accent1" w:themeShade="80"/>
                                  <w:sz w:val="22"/>
                                </w:rPr>
                              </w:pPr>
                              <w:r w:rsidRPr="008359A5">
                                <w:rPr>
                                  <w:rFonts w:ascii="Arcon" w:hAnsi="Arcon"/>
                                  <w:i w:val="0"/>
                                  <w:color w:val="355D7E" w:themeColor="accent1" w:themeShade="80"/>
                                  <w:sz w:val="22"/>
                                </w:rPr>
                                <w:t xml:space="preserve">Figure </w:t>
                              </w:r>
                              <w:r w:rsidRPr="008359A5">
                                <w:rPr>
                                  <w:rFonts w:ascii="Arcon" w:hAnsi="Arcon"/>
                                  <w:i w:val="0"/>
                                  <w:color w:val="355D7E" w:themeColor="accent1" w:themeShade="80"/>
                                  <w:sz w:val="22"/>
                                </w:rPr>
                                <w:fldChar w:fldCharType="begin"/>
                              </w:r>
                              <w:r w:rsidRPr="008359A5">
                                <w:rPr>
                                  <w:rFonts w:ascii="Arcon" w:hAnsi="Arcon"/>
                                  <w:i w:val="0"/>
                                  <w:color w:val="355D7E" w:themeColor="accent1" w:themeShade="80"/>
                                  <w:sz w:val="22"/>
                                </w:rPr>
                                <w:instrText xml:space="preserve"> SEQ Figure \* ARABIC </w:instrText>
                              </w:r>
                              <w:r w:rsidRPr="008359A5">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4</w:t>
                              </w:r>
                              <w:r w:rsidRPr="008359A5">
                                <w:rPr>
                                  <w:rFonts w:ascii="Arcon" w:hAnsi="Arcon"/>
                                  <w:i w:val="0"/>
                                  <w:color w:val="355D7E" w:themeColor="accent1" w:themeShade="80"/>
                                  <w:sz w:val="22"/>
                                </w:rPr>
                                <w:fldChar w:fldCharType="end"/>
                              </w:r>
                              <w:r w:rsidRPr="008359A5">
                                <w:rPr>
                                  <w:rFonts w:ascii="Arcon" w:hAnsi="Arcon"/>
                                  <w:i w:val="0"/>
                                  <w:color w:val="355D7E" w:themeColor="accent1" w:themeShade="80"/>
                                  <w:sz w:val="22"/>
                                </w:rPr>
                                <w:t>: (top) Scatter plot of Fourier Transform of DC and DC (bottom) Double Hilbert Transform of DC and D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F50E10" id="Group 24" o:spid="_x0000_s1029" style="position:absolute;left:0;text-align:left;margin-left:284.7pt;margin-top:504.9pt;width:250.75pt;height:277.95pt;z-index:251665408;mso-position-vertical-relative:page;mso-width-relative:margin;mso-height-relative:margin" coordsize="32799,357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">
                <v:group id="Group 16" o:spid="_x0000_s1030" style="position:absolute;width:32799;height:29690" coordsize="32799,29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12" o:spid="_x0000_s1031" type="#_x0000_t75" style="position:absolute;left:477;width:32322;height:1477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VxHjzBAAAA2wAAAA8AAABkcnMvZG93bnJldi54bWxET01rAjEQvRf8D2EEbzXrHqRdjSKCID1V&#10;WwVv42bcLCaTZRN111/fFAq9zeN9znzZOSvu1Ibas4LJOANBXHpdc6Xg+2vz+gYiRGSN1jMp6CnA&#10;cjF4mWOh/YN3dN/HSqQQDgUqMDE2hZShNOQwjH1DnLiLbx3GBNtK6hYfKdxZmWfZVDqsOTUYbGht&#10;qLzub07B5xZ1v7b2dOH+/Dw4c3xffeRKjYbdagYiUhf/xX/urU7zc/j9JR0gFz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VxHjzBAAAA2wAAAA8AAAAAAAAAAAAAAAAAnwIA&#10;AGRycy9kb3ducmV2LnhtbFBLBQYAAAAABAAEAPcAAACNAwAAAAA=&#10;">
                    <v:imagedata r:id="rId20" o:title=""/>
                    <v:path arrowok="t"/>
                  </v:shape>
                  <v:shape id="Picture 13" o:spid="_x0000_s1032" type="#_x0000_t75" style="position:absolute;top:14876;width:32321;height:148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5BfRbAAAAA2wAAAA8AAABkcnMvZG93bnJldi54bWxET0uLwjAQvi/4H8II3rapjxWpRikLC+JF&#10;fKHHoRnbYjMpTWy7/34jCHubj+85q01vKtFS40rLCsZRDII4s7rkXMH59PO5AOE8ssbKMin4JQeb&#10;9eBjhYm2HR+oPfpchBB2CSoovK8TKV1WkEEX2Zo4cHfbGPQBNrnUDXYh3FRyEsdzabDk0FBgTd8F&#10;ZY/j0yjobaXL6+y2a9N2ypfZV7rPJp1So2GfLkF46v2/+O3e6jB/Cq9fwgFy/Qc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kF9FsAAAADbAAAADwAAAAAAAAAAAAAAAACfAgAA&#10;ZHJzL2Rvd25yZXYueG1sUEsFBgAAAAAEAAQA9wAAAIwDAAAAAA==&#10;">
                    <v:imagedata r:id="rId21" o:title=""/>
                    <v:path arrowok="t"/>
                  </v:shape>
                </v:group>
                <v:shape id="Text Box 17" o:spid="_x0000_s1033" type="#_x0000_t202" style="position:absolute;top:30575;width:32799;height:5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MKsMA&#10;AADbAAAADwAAAGRycy9kb3ducmV2LnhtbERPS2vCQBC+C/0PyxR6kbppDlFSV2m1hR7qISqeh+yY&#10;BLOzYXfN4993C4Xe5uN7zno7mlb05HxjWcHLIgFBXFrdcKXgfPp8XoHwAVlja5kUTORhu3mYrTHX&#10;duCC+mOoRAxhn6OCOoQul9KXNRn0C9sRR+5qncEQoaukdjjEcNPKNEkyabDh2FBjR7uaytvxbhRk&#10;e3cfCt7N9+ePbzx0VXp5ny5KPT2Ob68gAo3hX/zn/tJx/hJ+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MKsMAAADbAAAADwAAAAAAAAAAAAAAAACYAgAAZHJzL2Rv&#10;d25yZXYueG1sUEsFBgAAAAAEAAQA9QAAAIgDAAAAAA==&#10;" stroked="f">
                  <v:textbox inset="0,0,0,0">
                    <w:txbxContent>
                      <w:p w14:paraId="769BAD82" w14:textId="77777777" w:rsidR="00F6449F" w:rsidRPr="008359A5" w:rsidRDefault="00F6449F" w:rsidP="008359A5">
                        <w:pPr>
                          <w:pStyle w:val="Caption"/>
                          <w:rPr>
                            <w:rFonts w:ascii="Arcon" w:hAnsi="Arcon"/>
                            <w:i w:val="0"/>
                            <w:color w:val="355D7E" w:themeColor="accent1" w:themeShade="80"/>
                            <w:sz w:val="22"/>
                          </w:rPr>
                        </w:pPr>
                        <w:r w:rsidRPr="008359A5">
                          <w:rPr>
                            <w:rFonts w:ascii="Arcon" w:hAnsi="Arcon"/>
                            <w:i w:val="0"/>
                            <w:color w:val="355D7E" w:themeColor="accent1" w:themeShade="80"/>
                            <w:sz w:val="22"/>
                          </w:rPr>
                          <w:t xml:space="preserve">Figure </w:t>
                        </w:r>
                        <w:r w:rsidRPr="008359A5">
                          <w:rPr>
                            <w:rFonts w:ascii="Arcon" w:hAnsi="Arcon"/>
                            <w:i w:val="0"/>
                            <w:color w:val="355D7E" w:themeColor="accent1" w:themeShade="80"/>
                            <w:sz w:val="22"/>
                          </w:rPr>
                          <w:fldChar w:fldCharType="begin"/>
                        </w:r>
                        <w:r w:rsidRPr="008359A5">
                          <w:rPr>
                            <w:rFonts w:ascii="Arcon" w:hAnsi="Arcon"/>
                            <w:i w:val="0"/>
                            <w:color w:val="355D7E" w:themeColor="accent1" w:themeShade="80"/>
                            <w:sz w:val="22"/>
                          </w:rPr>
                          <w:instrText xml:space="preserve"> SEQ Figure \* ARABIC </w:instrText>
                        </w:r>
                        <w:r w:rsidRPr="008359A5">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4</w:t>
                        </w:r>
                        <w:r w:rsidRPr="008359A5">
                          <w:rPr>
                            <w:rFonts w:ascii="Arcon" w:hAnsi="Arcon"/>
                            <w:i w:val="0"/>
                            <w:color w:val="355D7E" w:themeColor="accent1" w:themeShade="80"/>
                            <w:sz w:val="22"/>
                          </w:rPr>
                          <w:fldChar w:fldCharType="end"/>
                        </w:r>
                        <w:r w:rsidRPr="008359A5">
                          <w:rPr>
                            <w:rFonts w:ascii="Arcon" w:hAnsi="Arcon"/>
                            <w:i w:val="0"/>
                            <w:color w:val="355D7E" w:themeColor="accent1" w:themeShade="80"/>
                            <w:sz w:val="22"/>
                          </w:rPr>
                          <w:t>: (top) Scatter plot of Fourier Transform of DC and DC (bottom) Double Hilbert Transform of DC and DC.</w:t>
                        </w:r>
                      </w:p>
                    </w:txbxContent>
                  </v:textbox>
                </v:shape>
                <w10:wrap type="topAndBottom" anchory="page"/>
              </v:group>
            </w:pict>
          </mc:Fallback>
        </mc:AlternateContent>
      </w:r>
      <w:r>
        <w:rPr>
          <w:noProof/>
          <w:lang w:eastAsia="en-GB"/>
        </w:rPr>
        <mc:AlternateContent>
          <mc:Choice Requires="wpg">
            <w:drawing>
              <wp:anchor distT="0" distB="0" distL="114300" distR="114300" simplePos="0" relativeHeight="251661312" behindDoc="0" locked="0" layoutInCell="1" allowOverlap="1" wp14:anchorId="4E3FD401" wp14:editId="1518064A">
                <wp:simplePos x="0" y="0"/>
                <wp:positionH relativeFrom="column">
                  <wp:posOffset>148442</wp:posOffset>
                </wp:positionH>
                <wp:positionV relativeFrom="page">
                  <wp:posOffset>4203865</wp:posOffset>
                </wp:positionV>
                <wp:extent cx="3040380" cy="3122930"/>
                <wp:effectExtent l="0" t="0" r="7620" b="1270"/>
                <wp:wrapTopAndBottom/>
                <wp:docPr id="4" name="Group 4"/>
                <wp:cNvGraphicFramePr/>
                <a:graphic xmlns:a="http://schemas.openxmlformats.org/drawingml/2006/main">
                  <a:graphicData uri="http://schemas.microsoft.com/office/word/2010/wordprocessingGroup">
                    <wpg:wgp>
                      <wpg:cNvGrpSpPr/>
                      <wpg:grpSpPr>
                        <a:xfrm>
                          <a:off x="0" y="0"/>
                          <a:ext cx="3040380" cy="3122930"/>
                          <a:chOff x="0" y="0"/>
                          <a:chExt cx="3232150" cy="3537623"/>
                        </a:xfrm>
                      </wpg:grpSpPr>
                      <pic:pic xmlns:pic="http://schemas.openxmlformats.org/drawingml/2006/picture">
                        <pic:nvPicPr>
                          <pic:cNvPr id="23" name="Picture 23"/>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1719618"/>
                            <a:ext cx="3232150" cy="1818005"/>
                          </a:xfrm>
                          <a:prstGeom prst="rect">
                            <a:avLst/>
                          </a:prstGeom>
                        </pic:spPr>
                      </pic:pic>
                      <pic:pic xmlns:pic="http://schemas.openxmlformats.org/drawingml/2006/picture">
                        <pic:nvPicPr>
                          <pic:cNvPr id="7" name="Picture 7"/>
                          <pic:cNvPicPr>
                            <a:picLocks noChangeAspect="1"/>
                          </pic:cNvPicPr>
                        </pic:nvPicPr>
                        <pic:blipFill rotWithShape="1">
                          <a:blip r:embed="rId23" cstate="print">
                            <a:extLst>
                              <a:ext uri="{28A0092B-C50C-407E-A947-70E740481C1C}">
                                <a14:useLocalDpi xmlns:a14="http://schemas.microsoft.com/office/drawing/2010/main" val="0"/>
                              </a:ext>
                            </a:extLst>
                          </a:blip>
                          <a:srcRect l="1179" t="3239" r="1155" b="6111"/>
                          <a:stretch/>
                        </pic:blipFill>
                        <pic:spPr bwMode="auto">
                          <a:xfrm>
                            <a:off x="0" y="0"/>
                            <a:ext cx="3187700" cy="1593850"/>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CB03605" id="Group 4" o:spid="_x0000_s1026" style="position:absolute;margin-left:11.7pt;margin-top:331pt;width:239.4pt;height:245.9pt;z-index:251661312;mso-position-vertical-relative:page;mso-width-relative:margin;mso-height-relative:margin" coordsize="32321,35376" o:gfxdata="UEsDBBQABgAIAAAAIQARD8ALFQEAAEcCAAATAAAAW0NvbnRlbnRfVHlwZXNdLnhtbJSSQU7DMBBF&#10;90jcwfIWJQ5dIISadEHKEhAqB7CcSWIRjy2PCentsdNWgipFYumZeX/+t73eTGZgI3jSFkt+mxec&#10;ASrbaOxK/r57yu45oyCxkYNFKPkeiG+q66v1bu+AWKSRSt6H4B6EINWDkZRbBxg7rfVGhnj0nXBS&#10;fcgOxKoo7oSyGABDFpIGr9Y1tPJzCGw7xfLBicOOs8fDXFpVcm0Sn+pikQDTLhJTljrLjIeBzi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">
                <v:shape id="Picture 23" o:spid="_x0000_s1027" type="#_x0000_t75" style="position:absolute;top:17196;width:32321;height:181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nA3JbFAAAA2wAAAA8AAABkcnMvZG93bnJldi54bWxEj0FrAjEUhO9C/0N4Qm+a1VZbV6OUQou0&#10;F7UW9PbYvN0sbl7CJur675tCocdhZr5hFqvONuJCbagdKxgNMxDEhdM1Vwr2X2+DZxAhImtsHJOC&#10;GwVYLe96C8y1u/KWLrtYiQThkKMCE6PPpQyFIYth6Dxx8krXWoxJtpXULV4T3DZynGVTabHmtGDQ&#10;06uh4rQ7WwWbyeP+WL6X359PuDl8nGcTb05eqft+9zIHEamL/+G/9lorGD/A75f0A+TyB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pwNyWxQAAANsAAAAPAAAAAAAAAAAAAAAA&#10;AJ8CAABkcnMvZG93bnJldi54bWxQSwUGAAAAAAQABAD3AAAAkQMAAAAA&#10;">
                  <v:imagedata r:id="rId24" o:title=""/>
                  <v:path arrowok="t"/>
                </v:shape>
                <v:shape id="Picture 7" o:spid="_x0000_s1028" type="#_x0000_t75" style="position:absolute;width:31877;height:159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A0aTDAAAA2gAAAA8AAABkcnMvZG93bnJldi54bWxEj19rwkAQxN8LfodjBd/qxT/UEj1FBFFf&#10;pEaLr0tum4Tm9kJu1fjte4VCH4eZ+Q2zWHWuVndqQ+XZwGiYgCLOva24MHA5b1/fQQVBtlh7JgNP&#10;CrBa9l4WmFr/4BPdMylUhHBI0UAp0qRah7wkh2HoG+LoffnWoUTZFtq2+IhwV+txkrxphxXHhRIb&#10;2pSUf2c3Z+AgUzluprePXT3RR7zsss/ruDJm0O/Wc1BCnfyH/9p7a2AGv1fiDdD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MDRpMMAAADaAAAADwAAAAAAAAAAAAAAAACf&#10;AgAAZHJzL2Rvd25yZXYueG1sUEsFBgAAAAAEAAQA9wAAAI8DAAAAAA==&#10;">
                  <v:imagedata r:id="rId25" o:title="" croptop="2123f" cropbottom="4005f" cropleft="773f" cropright="757f"/>
                  <v:path arrowok="t"/>
                </v:shape>
                <w10:wrap type="topAndBottom" anchory="page"/>
              </v:group>
            </w:pict>
          </mc:Fallback>
        </mc:AlternateContent>
      </w:r>
      <w:r w:rsidR="00900749">
        <w:rPr>
          <w:rFonts w:ascii="Arcon" w:hAnsi="Arcon"/>
          <w:sz w:val="22"/>
        </w:rPr>
        <w:t xml:space="preserve">The key consideration of the analysis will be to use already implemented method and not be distracted by extensive development work as this is not the purpose of the research. Hence, we identify promising areas to focus on but if time constraints do not permit or the software packages are found to be lacking we will include them as future areas of research. </w:t>
      </w:r>
    </w:p>
    <w:p w14:paraId="1C7257AE" w14:textId="169724AE" w:rsidR="005E6BEC" w:rsidRPr="00900749" w:rsidRDefault="005E6BEC" w:rsidP="00900749">
      <w:pPr>
        <w:spacing w:after="0"/>
        <w:rPr>
          <w:rFonts w:ascii="Arcon" w:hAnsi="Arcon"/>
          <w:sz w:val="22"/>
        </w:rPr>
      </w:pPr>
    </w:p>
    <w:p w14:paraId="3FC69EEC" w14:textId="61C9C110" w:rsidR="00E91600" w:rsidRDefault="008A730E" w:rsidP="00900749">
      <w:pPr>
        <w:pStyle w:val="Caption"/>
        <w:rPr>
          <w:rFonts w:ascii="Arcon" w:hAnsi="Arcon"/>
          <w:i w:val="0"/>
          <w:color w:val="355D7E" w:themeColor="accent1" w:themeShade="80"/>
          <w:sz w:val="22"/>
        </w:rPr>
      </w:pPr>
      <w:r w:rsidRPr="00C6326D">
        <w:rPr>
          <w:rFonts w:ascii="Arcon" w:hAnsi="Arcon"/>
          <w:noProof/>
          <w:sz w:val="22"/>
          <w:lang w:eastAsia="en-GB"/>
        </w:rPr>
        <w:drawing>
          <wp:anchor distT="0" distB="0" distL="114300" distR="114300" simplePos="0" relativeHeight="251668480" behindDoc="1" locked="0" layoutInCell="1" allowOverlap="1" wp14:anchorId="51423A5C" wp14:editId="42E7AE66">
            <wp:simplePos x="0" y="0"/>
            <wp:positionH relativeFrom="column">
              <wp:posOffset>-41564</wp:posOffset>
            </wp:positionH>
            <wp:positionV relativeFrom="page">
              <wp:posOffset>8573984</wp:posOffset>
            </wp:positionV>
            <wp:extent cx="3348355" cy="973455"/>
            <wp:effectExtent l="0" t="0" r="4445" b="0"/>
            <wp:wrapTight wrapText="bothSides">
              <wp:wrapPolygon edited="0">
                <wp:start x="0" y="0"/>
                <wp:lineTo x="0" y="21135"/>
                <wp:lineTo x="21506" y="21135"/>
                <wp:lineTo x="21506"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348355" cy="973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6BEC" w:rsidRPr="00B13C72">
        <w:rPr>
          <w:rFonts w:ascii="Arcon" w:hAnsi="Arcon"/>
          <w:i w:val="0"/>
          <w:color w:val="355D7E" w:themeColor="accent1" w:themeShade="80"/>
          <w:sz w:val="22"/>
        </w:rPr>
        <w:t xml:space="preserve">Figure </w:t>
      </w:r>
      <w:r w:rsidR="005E6BEC" w:rsidRPr="00B13C72">
        <w:rPr>
          <w:rFonts w:ascii="Arcon" w:hAnsi="Arcon"/>
          <w:i w:val="0"/>
          <w:color w:val="355D7E" w:themeColor="accent1" w:themeShade="80"/>
          <w:sz w:val="22"/>
        </w:rPr>
        <w:fldChar w:fldCharType="begin"/>
      </w:r>
      <w:r w:rsidR="005E6BEC" w:rsidRPr="00B13C72">
        <w:rPr>
          <w:rFonts w:ascii="Arcon" w:hAnsi="Arcon"/>
          <w:i w:val="0"/>
          <w:color w:val="355D7E" w:themeColor="accent1" w:themeShade="80"/>
          <w:sz w:val="22"/>
        </w:rPr>
        <w:instrText xml:space="preserve"> SEQ Figure \* ARABIC </w:instrText>
      </w:r>
      <w:r w:rsidR="005E6BEC" w:rsidRPr="00B13C72">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5</w:t>
      </w:r>
      <w:r w:rsidR="005E6BEC" w:rsidRPr="00B13C72">
        <w:rPr>
          <w:rFonts w:ascii="Arcon" w:hAnsi="Arcon"/>
          <w:i w:val="0"/>
          <w:color w:val="355D7E" w:themeColor="accent1" w:themeShade="80"/>
          <w:sz w:val="22"/>
        </w:rPr>
        <w:fldChar w:fldCharType="end"/>
      </w:r>
      <w:r w:rsidR="005E6BEC" w:rsidRPr="00B13C72">
        <w:rPr>
          <w:rFonts w:ascii="Arcon" w:hAnsi="Arcon"/>
          <w:i w:val="0"/>
          <w:color w:val="355D7E" w:themeColor="accent1" w:themeShade="80"/>
          <w:sz w:val="22"/>
        </w:rPr>
        <w:t xml:space="preserve">: From </w:t>
      </w:r>
      <w:r w:rsidR="005E6BEC" w:rsidRPr="00B13C72">
        <w:rPr>
          <w:rFonts w:ascii="Arcon" w:hAnsi="Arcon"/>
          <w:i w:val="0"/>
          <w:color w:val="355D7E" w:themeColor="accent1" w:themeShade="80"/>
          <w:sz w:val="22"/>
        </w:rPr>
        <w:fldChar w:fldCharType="begin" w:fldLock="1"/>
      </w:r>
      <w:r w:rsidR="00EF3766">
        <w:rPr>
          <w:rFonts w:ascii="Arcon" w:hAnsi="Arcon"/>
          <w:i w:val="0"/>
          <w:color w:val="355D7E" w:themeColor="accent1" w:themeShade="80"/>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8]", "plainTextFormattedCitation" : "[28]", "previouslyFormattedCitation" : "[28]" }, "properties" : { "noteIndex" : 0 }, "schema" : "https://github.com/citation-style-language/schema/raw/master/csl-citation.json" }</w:instrText>
      </w:r>
      <w:r w:rsidR="005E6BEC" w:rsidRPr="00B13C72">
        <w:rPr>
          <w:rFonts w:ascii="Arcon" w:hAnsi="Arcon"/>
          <w:i w:val="0"/>
          <w:color w:val="355D7E" w:themeColor="accent1" w:themeShade="80"/>
          <w:sz w:val="22"/>
        </w:rPr>
        <w:fldChar w:fldCharType="separate"/>
      </w:r>
      <w:r w:rsidR="00EE4200" w:rsidRPr="00EE4200">
        <w:rPr>
          <w:rFonts w:ascii="Arcon" w:hAnsi="Arcon"/>
          <w:i w:val="0"/>
          <w:noProof/>
          <w:color w:val="355D7E" w:themeColor="accent1" w:themeShade="80"/>
          <w:sz w:val="22"/>
        </w:rPr>
        <w:t>[28]</w:t>
      </w:r>
      <w:r w:rsidR="005E6BEC" w:rsidRPr="00B13C72">
        <w:rPr>
          <w:rFonts w:ascii="Arcon" w:hAnsi="Arcon"/>
          <w:i w:val="0"/>
          <w:color w:val="355D7E" w:themeColor="accent1" w:themeShade="80"/>
          <w:sz w:val="22"/>
        </w:rPr>
        <w:fldChar w:fldCharType="end"/>
      </w:r>
      <w:r w:rsidR="005E6BEC" w:rsidRPr="00B13C72">
        <w:rPr>
          <w:rFonts w:ascii="Arcon" w:hAnsi="Arcon"/>
          <w:i w:val="0"/>
          <w:color w:val="355D7E" w:themeColor="accent1" w:themeShade="80"/>
          <w:sz w:val="22"/>
        </w:rPr>
        <w:t xml:space="preserve"> </w:t>
      </w:r>
      <w:r w:rsidR="00F5725B" w:rsidRPr="00B13C72">
        <w:rPr>
          <w:rFonts w:ascii="Arcon" w:hAnsi="Arcon"/>
          <w:i w:val="0"/>
          <w:color w:val="355D7E" w:themeColor="accent1" w:themeShade="80"/>
          <w:sz w:val="22"/>
        </w:rPr>
        <w:t xml:space="preserve">(top) </w:t>
      </w:r>
      <w:r w:rsidR="005E6BEC" w:rsidRPr="00B13C72">
        <w:rPr>
          <w:rFonts w:ascii="Arcon" w:hAnsi="Arcon"/>
          <w:i w:val="0"/>
          <w:color w:val="355D7E" w:themeColor="accent1" w:themeShade="80"/>
          <w:sz w:val="22"/>
        </w:rPr>
        <w:t>shows the application of this method on the Al Qaeda network for the Betweenness, Density and Closeness measures</w:t>
      </w:r>
      <w:r w:rsidR="00F5725B" w:rsidRPr="00B13C72">
        <w:rPr>
          <w:rFonts w:ascii="Arcon" w:hAnsi="Arcon"/>
          <w:i w:val="0"/>
          <w:color w:val="355D7E" w:themeColor="accent1" w:themeShade="80"/>
          <w:sz w:val="22"/>
        </w:rPr>
        <w:t xml:space="preserve">. Bottom </w:t>
      </w:r>
      <w:r w:rsidR="00B11891">
        <w:rPr>
          <w:rFonts w:ascii="Arcon" w:hAnsi="Arcon"/>
          <w:i w:val="0"/>
          <w:color w:val="355D7E" w:themeColor="accent1" w:themeShade="80"/>
          <w:sz w:val="22"/>
        </w:rPr>
        <w:t>modified</w:t>
      </w:r>
      <w:r w:rsidR="007213D9" w:rsidRPr="00B13C72">
        <w:rPr>
          <w:rFonts w:ascii="Arcon" w:hAnsi="Arcon"/>
          <w:i w:val="0"/>
          <w:color w:val="355D7E" w:themeColor="accent1" w:themeShade="80"/>
          <w:sz w:val="22"/>
        </w:rPr>
        <w:t xml:space="preserve"> from </w:t>
      </w:r>
      <w:r w:rsidR="007213D9" w:rsidRPr="00B13C72">
        <w:rPr>
          <w:rFonts w:ascii="Arcon" w:hAnsi="Arcon"/>
          <w:i w:val="0"/>
          <w:color w:val="355D7E" w:themeColor="accent1" w:themeShade="80"/>
          <w:sz w:val="22"/>
        </w:rPr>
        <w:fldChar w:fldCharType="begin" w:fldLock="1"/>
      </w:r>
      <w:r w:rsidR="00EF3766">
        <w:rPr>
          <w:rFonts w:ascii="Arcon" w:hAnsi="Arcon"/>
          <w:i w:val="0"/>
          <w:color w:val="355D7E" w:themeColor="accent1" w:themeShade="80"/>
          <w:sz w:val="22"/>
        </w:rPr>
        <w:instrText>ADDIN CSL_CITATION { "citationItems" : [ { "id" : "ITEM-1", "itemData" : { "id" : "ITEM-1", "issued" : { "date-parts" : [ [ "0" ] ] }, "title" : "Dynamic Social Network Analysis of Al-Qaeda", "type" : "article" }, "uris" : [ "http://www.mendeley.com/documents/?uuid=47a24f2a-e9ac-4ea3-8c72-2759d5e80a8a" ] } ], "mendeley" : { "formattedCitation" : "[28]", "plainTextFormattedCitation" : "[28]", "previouslyFormattedCitation" : "[28]" }, "properties" : { "noteIndex" : 0 }, "schema" : "https://github.com/citation-style-language/schema/raw/master/csl-citation.json" }</w:instrText>
      </w:r>
      <w:r w:rsidR="007213D9" w:rsidRPr="00B13C72">
        <w:rPr>
          <w:rFonts w:ascii="Arcon" w:hAnsi="Arcon"/>
          <w:i w:val="0"/>
          <w:color w:val="355D7E" w:themeColor="accent1" w:themeShade="80"/>
          <w:sz w:val="22"/>
        </w:rPr>
        <w:fldChar w:fldCharType="separate"/>
      </w:r>
      <w:r w:rsidR="00EE4200" w:rsidRPr="00EE4200">
        <w:rPr>
          <w:rFonts w:ascii="Arcon" w:hAnsi="Arcon"/>
          <w:i w:val="0"/>
          <w:noProof/>
          <w:color w:val="355D7E" w:themeColor="accent1" w:themeShade="80"/>
          <w:sz w:val="22"/>
        </w:rPr>
        <w:t>[28]</w:t>
      </w:r>
      <w:r w:rsidR="007213D9" w:rsidRPr="00B13C72">
        <w:rPr>
          <w:rFonts w:ascii="Arcon" w:hAnsi="Arcon"/>
          <w:i w:val="0"/>
          <w:color w:val="355D7E" w:themeColor="accent1" w:themeShade="80"/>
          <w:sz w:val="22"/>
        </w:rPr>
        <w:fldChar w:fldCharType="end"/>
      </w:r>
      <w:r w:rsidR="007213D9" w:rsidRPr="00B13C72">
        <w:rPr>
          <w:rFonts w:ascii="Arcon" w:hAnsi="Arcon"/>
          <w:i w:val="0"/>
          <w:color w:val="355D7E" w:themeColor="accent1" w:themeShade="80"/>
          <w:sz w:val="22"/>
        </w:rPr>
        <w:t xml:space="preserve"> shows the change in Closeness Centrality for the network through the control chart. The control limit is shown in red</w:t>
      </w:r>
    </w:p>
    <w:p w14:paraId="1B9C3E08" w14:textId="531C0BE4" w:rsidR="00B51317" w:rsidRDefault="00B51317" w:rsidP="008A730E">
      <w:pPr>
        <w:pStyle w:val="Caption"/>
        <w:rPr>
          <w:rFonts w:ascii="Arcon" w:hAnsi="Arcon"/>
          <w:i w:val="0"/>
          <w:color w:val="355D7E" w:themeColor="accent1" w:themeShade="80"/>
          <w:sz w:val="22"/>
        </w:rPr>
      </w:pPr>
      <w:r w:rsidRPr="006C23FE">
        <w:rPr>
          <w:rFonts w:ascii="Arcon" w:hAnsi="Arcon"/>
          <w:i w:val="0"/>
          <w:color w:val="355D7E" w:themeColor="accent1" w:themeShade="80"/>
          <w:sz w:val="22"/>
        </w:rPr>
        <w:t xml:space="preserve">Figure </w:t>
      </w:r>
      <w:r w:rsidRPr="006C23FE">
        <w:rPr>
          <w:rFonts w:ascii="Arcon" w:hAnsi="Arcon"/>
          <w:i w:val="0"/>
          <w:color w:val="355D7E" w:themeColor="accent1" w:themeShade="80"/>
          <w:sz w:val="22"/>
        </w:rPr>
        <w:fldChar w:fldCharType="begin"/>
      </w:r>
      <w:r w:rsidRPr="006C23FE">
        <w:rPr>
          <w:rFonts w:ascii="Arcon" w:hAnsi="Arcon"/>
          <w:i w:val="0"/>
          <w:color w:val="355D7E" w:themeColor="accent1" w:themeShade="80"/>
          <w:sz w:val="22"/>
        </w:rPr>
        <w:instrText xml:space="preserve"> SEQ Figure \* ARABIC </w:instrText>
      </w:r>
      <w:r w:rsidRPr="006C23FE">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6</w:t>
      </w:r>
      <w:r w:rsidRPr="006C23FE">
        <w:rPr>
          <w:rFonts w:ascii="Arcon" w:hAnsi="Arcon"/>
          <w:i w:val="0"/>
          <w:color w:val="355D7E" w:themeColor="accent1" w:themeShade="80"/>
          <w:sz w:val="22"/>
        </w:rPr>
        <w:fldChar w:fldCharType="end"/>
      </w:r>
      <w:r w:rsidRPr="006C23FE">
        <w:rPr>
          <w:rFonts w:ascii="Arcon" w:hAnsi="Arcon"/>
          <w:i w:val="0"/>
          <w:color w:val="355D7E" w:themeColor="accent1" w:themeShade="80"/>
          <w:sz w:val="22"/>
        </w:rPr>
        <w:t xml:space="preserve">: </w:t>
      </w:r>
      <w:r>
        <w:rPr>
          <w:rFonts w:ascii="Arcon" w:hAnsi="Arcon"/>
          <w:i w:val="0"/>
          <w:color w:val="355D7E" w:themeColor="accent1" w:themeShade="80"/>
          <w:sz w:val="22"/>
        </w:rPr>
        <w:t>Well Log panel showing the different measurements typically recorded while drilling. These attributes are then used for characterisation.</w:t>
      </w:r>
    </w:p>
    <w:p w14:paraId="7601193F" w14:textId="77777777" w:rsidR="008A730E" w:rsidRDefault="008A730E" w:rsidP="008359A5">
      <w:pPr>
        <w:pStyle w:val="Caption"/>
        <w:rPr>
          <w:rFonts w:ascii="Arcon" w:hAnsi="Arcon"/>
          <w:i w:val="0"/>
          <w:color w:val="355D7E" w:themeColor="accent1" w:themeShade="80"/>
          <w:sz w:val="22"/>
        </w:rPr>
      </w:pPr>
    </w:p>
    <w:p w14:paraId="60D999EF" w14:textId="77777777" w:rsidR="008A730E" w:rsidRDefault="008A730E" w:rsidP="008359A5">
      <w:pPr>
        <w:pStyle w:val="Caption"/>
        <w:rPr>
          <w:rFonts w:ascii="Arcon" w:hAnsi="Arcon"/>
          <w:i w:val="0"/>
          <w:color w:val="355D7E" w:themeColor="accent1" w:themeShade="80"/>
          <w:sz w:val="22"/>
        </w:rPr>
      </w:pPr>
    </w:p>
    <w:p w14:paraId="4431BDCB" w14:textId="4F81FB8A" w:rsidR="008359A5" w:rsidRDefault="008359A5" w:rsidP="008359A5">
      <w:pPr>
        <w:pStyle w:val="Caption"/>
        <w:rPr>
          <w:rFonts w:ascii="Arcon" w:hAnsi="Arcon"/>
          <w:noProof/>
          <w:sz w:val="22"/>
          <w:lang w:eastAsia="en-GB"/>
        </w:rPr>
      </w:pPr>
      <w:r w:rsidRPr="00477F37">
        <w:rPr>
          <w:rFonts w:ascii="Arcon" w:hAnsi="Arcon"/>
          <w:i w:val="0"/>
          <w:color w:val="355D7E" w:themeColor="accent1" w:themeShade="80"/>
          <w:sz w:val="22"/>
        </w:rPr>
        <w:t xml:space="preserve">Figure </w:t>
      </w:r>
      <w:r w:rsidRPr="00477F37">
        <w:rPr>
          <w:rFonts w:ascii="Arcon" w:hAnsi="Arcon"/>
          <w:i w:val="0"/>
          <w:color w:val="355D7E" w:themeColor="accent1" w:themeShade="80"/>
          <w:sz w:val="22"/>
        </w:rPr>
        <w:fldChar w:fldCharType="begin"/>
      </w:r>
      <w:r w:rsidRPr="00477F37">
        <w:rPr>
          <w:rFonts w:ascii="Arcon" w:hAnsi="Arcon"/>
          <w:i w:val="0"/>
          <w:color w:val="355D7E" w:themeColor="accent1" w:themeShade="80"/>
          <w:sz w:val="22"/>
        </w:rPr>
        <w:instrText xml:space="preserve"> SEQ Figure \* ARABIC </w:instrText>
      </w:r>
      <w:r w:rsidRPr="00477F37">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7</w:t>
      </w:r>
      <w:r w:rsidRPr="00477F37">
        <w:rPr>
          <w:rFonts w:ascii="Arcon" w:hAnsi="Arcon"/>
          <w:i w:val="0"/>
          <w:color w:val="355D7E" w:themeColor="accent1" w:themeShade="80"/>
          <w:sz w:val="22"/>
        </w:rPr>
        <w:fldChar w:fldCharType="end"/>
      </w:r>
      <w:r>
        <w:rPr>
          <w:rFonts w:ascii="Arcon" w:hAnsi="Arcon"/>
          <w:i w:val="0"/>
          <w:color w:val="355D7E" w:themeColor="accent1" w:themeShade="80"/>
          <w:sz w:val="22"/>
        </w:rPr>
        <w:t xml:space="preserve">: Example of a coherence attribute cube for a seismic volume. Coherence is essentially a multi trace similarity measure used for event detection. </w:t>
      </w:r>
      <w:r>
        <w:rPr>
          <w:rFonts w:ascii="Arcon" w:hAnsi="Arcon"/>
          <w:i w:val="0"/>
          <w:color w:val="355D7E" w:themeColor="accent1" w:themeShade="80"/>
          <w:sz w:val="22"/>
        </w:rPr>
        <w:fldChar w:fldCharType="begin" w:fldLock="1"/>
      </w:r>
      <w:r w:rsidR="00E67D92">
        <w:rPr>
          <w:rFonts w:ascii="Arcon" w:hAnsi="Arcon"/>
          <w:i w:val="0"/>
          <w:color w:val="355D7E" w:themeColor="accent1" w:themeShade="80"/>
          <w:sz w:val="22"/>
        </w:rPr>
        <w:instrText>ADDIN CSL_CITATION { "citationItems" : [ { "id" : "ITEM-1", "itemData" : { "DOI" : "10.1016/B978-0-12-410436-5.00003-4", "ISBN" : "9780124104365", "author" : [ { "dropping-particle" : "", "family" : "Outline", "given" : "Chapter", "non-dropping-particle" : "", "parse-names" : false, "suffix" : "" } ], "id" : "ITEM-1", "issued" : { "date-parts" : [ [ "2014" ] ] }, "page" : "63-74", "title" : "Seismic Coherence Technique", "type" : "article-journal" }, "uris" : [ "http://www.mendeley.com/documents/?uuid=01c0c77b-a32f-4c13-ae23-5273b5cd0455" ] } ], "mendeley" : { "formattedCitation" : "[39]", "plainTextFormattedCitation" : "[39]", "previouslyFormattedCitation" : "[39]" }, "properties" : { "noteIndex" : 0 }, "schema" : "https://github.com/citation-style-language/schema/raw/master/csl-citation.json" }</w:instrText>
      </w:r>
      <w:r>
        <w:rPr>
          <w:rFonts w:ascii="Arcon" w:hAnsi="Arcon"/>
          <w:i w:val="0"/>
          <w:color w:val="355D7E" w:themeColor="accent1" w:themeShade="80"/>
          <w:sz w:val="22"/>
        </w:rPr>
        <w:fldChar w:fldCharType="separate"/>
      </w:r>
      <w:r w:rsidR="00E67D92" w:rsidRPr="00E67D92">
        <w:rPr>
          <w:rFonts w:ascii="Arcon" w:hAnsi="Arcon"/>
          <w:i w:val="0"/>
          <w:noProof/>
          <w:color w:val="355D7E" w:themeColor="accent1" w:themeShade="80"/>
          <w:sz w:val="22"/>
        </w:rPr>
        <w:t>[39]</w:t>
      </w:r>
      <w:r>
        <w:rPr>
          <w:rFonts w:ascii="Arcon" w:hAnsi="Arcon"/>
          <w:i w:val="0"/>
          <w:color w:val="355D7E" w:themeColor="accent1" w:themeShade="80"/>
          <w:sz w:val="22"/>
        </w:rPr>
        <w:fldChar w:fldCharType="end"/>
      </w:r>
      <w:r w:rsidRPr="00B51317">
        <w:rPr>
          <w:rFonts w:ascii="Arcon" w:hAnsi="Arcon"/>
          <w:noProof/>
          <w:sz w:val="22"/>
          <w:lang w:eastAsia="en-GB"/>
        </w:rPr>
        <w:t xml:space="preserve"> </w:t>
      </w:r>
    </w:p>
    <w:p w14:paraId="21828D84" w14:textId="71A8D9BC" w:rsidR="008359A5" w:rsidRDefault="008359A5" w:rsidP="008359A5">
      <w:r>
        <w:rPr>
          <w:rFonts w:ascii="Arcon" w:hAnsi="Arcon"/>
          <w:noProof/>
          <w:sz w:val="22"/>
          <w:lang w:eastAsia="en-GB"/>
        </w:rPr>
        <mc:AlternateContent>
          <mc:Choice Requires="wpg">
            <w:drawing>
              <wp:inline distT="0" distB="0" distL="0" distR="0" wp14:anchorId="149F0C57" wp14:editId="639713D3">
                <wp:extent cx="3232150" cy="3196424"/>
                <wp:effectExtent l="0" t="0" r="6350" b="4445"/>
                <wp:docPr id="22" name="Group 22"/>
                <wp:cNvGraphicFramePr/>
                <a:graphic xmlns:a="http://schemas.openxmlformats.org/drawingml/2006/main">
                  <a:graphicData uri="http://schemas.microsoft.com/office/word/2010/wordprocessingGroup">
                    <wpg:wgp>
                      <wpg:cNvGrpSpPr/>
                      <wpg:grpSpPr>
                        <a:xfrm>
                          <a:off x="0" y="0"/>
                          <a:ext cx="3232150" cy="3196424"/>
                          <a:chOff x="0" y="0"/>
                          <a:chExt cx="3343275" cy="1821041"/>
                        </a:xfrm>
                      </wpg:grpSpPr>
                      <wpg:grpSp>
                        <wpg:cNvPr id="20" name="Group 20"/>
                        <wpg:cNvGrpSpPr/>
                        <wpg:grpSpPr>
                          <a:xfrm>
                            <a:off x="0" y="0"/>
                            <a:ext cx="3343275" cy="1421130"/>
                            <a:chOff x="0" y="0"/>
                            <a:chExt cx="4749411" cy="1421130"/>
                          </a:xfrm>
                        </wpg:grpSpPr>
                        <pic:pic xmlns:pic="http://schemas.openxmlformats.org/drawingml/2006/picture">
                          <pic:nvPicPr>
                            <pic:cNvPr id="19" name="Picture 1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490716" y="0"/>
                              <a:ext cx="2258695" cy="1421130"/>
                            </a:xfrm>
                            <a:prstGeom prst="rect">
                              <a:avLst/>
                            </a:prstGeom>
                          </pic:spPr>
                        </pic:pic>
                        <pic:pic xmlns:pic="http://schemas.openxmlformats.org/drawingml/2006/picture">
                          <pic:nvPicPr>
                            <pic:cNvPr id="18" name="Picture 18"/>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90470" cy="1389380"/>
                            </a:xfrm>
                            <a:prstGeom prst="rect">
                              <a:avLst/>
                            </a:prstGeom>
                          </pic:spPr>
                        </pic:pic>
                      </wpg:grpSp>
                      <wps:wsp>
                        <wps:cNvPr id="21" name="Text Box 21"/>
                        <wps:cNvSpPr txBox="1"/>
                        <wps:spPr>
                          <a:xfrm>
                            <a:off x="0" y="1479214"/>
                            <a:ext cx="3343275" cy="341827"/>
                          </a:xfrm>
                          <a:prstGeom prst="rect">
                            <a:avLst/>
                          </a:prstGeom>
                          <a:solidFill>
                            <a:prstClr val="white"/>
                          </a:solidFill>
                          <a:ln>
                            <a:noFill/>
                          </a:ln>
                          <a:effectLst/>
                        </wps:spPr>
                        <wps:txbx>
                          <w:txbxContent>
                            <w:p w14:paraId="7A5CE763" w14:textId="77777777" w:rsidR="00F6449F" w:rsidRPr="0086612F" w:rsidRDefault="00F6449F" w:rsidP="008359A5">
                              <w:pPr>
                                <w:pStyle w:val="Caption"/>
                                <w:rPr>
                                  <w:rFonts w:ascii="Arcon" w:hAnsi="Arcon"/>
                                  <w:i w:val="0"/>
                                  <w:color w:val="355D7E" w:themeColor="accent1" w:themeShade="80"/>
                                  <w:sz w:val="22"/>
                                </w:rPr>
                              </w:pPr>
                              <w:r w:rsidRPr="0086612F">
                                <w:rPr>
                                  <w:rFonts w:ascii="Arcon" w:hAnsi="Arcon"/>
                                  <w:i w:val="0"/>
                                  <w:color w:val="355D7E" w:themeColor="accent1" w:themeShade="80"/>
                                  <w:sz w:val="22"/>
                                </w:rPr>
                                <w:t xml:space="preserve">Figure </w:t>
                              </w:r>
                              <w:r w:rsidRPr="0086612F">
                                <w:rPr>
                                  <w:rFonts w:ascii="Arcon" w:hAnsi="Arcon"/>
                                  <w:i w:val="0"/>
                                  <w:color w:val="355D7E" w:themeColor="accent1" w:themeShade="80"/>
                                  <w:sz w:val="22"/>
                                </w:rPr>
                                <w:fldChar w:fldCharType="begin"/>
                              </w:r>
                              <w:r w:rsidRPr="0086612F">
                                <w:rPr>
                                  <w:rFonts w:ascii="Arcon" w:hAnsi="Arcon"/>
                                  <w:i w:val="0"/>
                                  <w:color w:val="355D7E" w:themeColor="accent1" w:themeShade="80"/>
                                  <w:sz w:val="22"/>
                                </w:rPr>
                                <w:instrText xml:space="preserve"> SEQ Figure \* ARABIC </w:instrText>
                              </w:r>
                              <w:r w:rsidRPr="0086612F">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8</w:t>
                              </w:r>
                              <w:r w:rsidRPr="0086612F">
                                <w:rPr>
                                  <w:rFonts w:ascii="Arcon" w:hAnsi="Arcon"/>
                                  <w:i w:val="0"/>
                                  <w:color w:val="355D7E" w:themeColor="accent1" w:themeShade="80"/>
                                  <w:sz w:val="22"/>
                                </w:rPr>
                                <w:fldChar w:fldCharType="end"/>
                              </w:r>
                              <w:r w:rsidRPr="0086612F">
                                <w:rPr>
                                  <w:rFonts w:ascii="Arcon" w:hAnsi="Arcon"/>
                                  <w:i w:val="0"/>
                                  <w:color w:val="355D7E" w:themeColor="accent1" w:themeShade="80"/>
                                  <w:sz w:val="22"/>
                                </w:rPr>
                                <w:t>: Plot of autocorrelation functions of the Fourier and Hilbert Transforms of Degree Centrality. (Left) Log-Log Plot of ACF’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49F0C57" id="Group 22" o:spid="_x0000_s1034" style="width:254.5pt;height:251.7pt;mso-position-horizontal-relative:char;mso-position-vertical-relative:line" coordsize="33432,182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">
                <v:group id="Group 20" o:spid="_x0000_s1035" style="position:absolute;width:33432;height:14211" coordsize="47494,14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shape id="Picture 19" o:spid="_x0000_s1036" type="#_x0000_t75" style="position:absolute;left:24907;width:22587;height:14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LDG17BAAAA2wAAAA8AAABkcnMvZG93bnJldi54bWxET01rwkAQvRf6H5YReqsbpWiNrmJTSr0a&#10;C+JtyI5JNDsbsqOm/94tFLzN433OYtW7Rl2pC7VnA6NhAoq48Lbm0sDP7uv1HVQQZIuNZzLwSwFW&#10;y+enBabW33hL11xKFUM4pGigEmlTrUNRkcMw9C1x5I6+cygRdqW2Hd5iuGv0OEkm2mHNsaHClrKK&#10;inN+cQaSyyH7ls/Jfj3ND7s3yU7H8cfJmJdBv56DEurlIf53b2ycP4O/X+IBenk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LDG17BAAAA2wAAAA8AAAAAAAAAAAAAAAAAnwIA&#10;AGRycy9kb3ducmV2LnhtbFBLBQYAAAAABAAEAPcAAACNAwAAAAA=&#10;">
                    <v:imagedata r:id="rId29" o:title=""/>
                    <v:path arrowok="t"/>
                  </v:shape>
                  <v:shape id="Picture 18" o:spid="_x0000_s1037" type="#_x0000_t75" style="position:absolute;width:24904;height:138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Mxg7LGAAAA2wAAAA8AAABkcnMvZG93bnJldi54bWxEj0FrwkAQhe+F/odlCl6KbiqlSnSVVih4&#10;sC1aQbwN2TEbzM6G7KrJv+8cCt5meG/e+2a+7HytrtTGKrCBl1EGirgItuLSwP73czgFFROyxTow&#10;GegpwnLx+DDH3IYbb+m6S6WSEI45GnApNbnWsXDkMY5CQyzaKbQek6xtqW2LNwn3tR5n2Zv2WLE0&#10;OGxo5ag47y7ewOF7eqwmrx+T8PWz2a9Cv31e986YwVP3PgOVqEt38//12gq+wMovMoBe/A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zGDssYAAADbAAAADwAAAAAAAAAAAAAA&#10;AACfAgAAZHJzL2Rvd25yZXYueG1sUEsFBgAAAAAEAAQA9wAAAJIDAAAAAA==&#10;">
                    <v:imagedata r:id="rId30" o:title=""/>
                    <v:path arrowok="t"/>
                  </v:shape>
                </v:group>
                <v:shape id="Text Box 21" o:spid="_x0000_s1038" type="#_x0000_t202" style="position:absolute;top:14792;width:33432;height:3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AK7eMMA&#10;AADbAAAADwAAAGRycy9kb3ducmV2LnhtbESPT4vCMBTE7wt+h/AEL8ua2oMs1SjrP/CgB6t4fjRv&#10;27LNS0mird/eCMIeh5n5DTNf9qYRd3K+tqxgMk5AEBdW11wquJx3X98gfEDW2FgmBQ/ysFwMPuaY&#10;advxie55KEWEsM9QQRVCm0npi4oM+rFtiaP3a53BEKUrpXbYRbhpZJokU2mw5rhQYUvrioq//GYU&#10;TDfu1p14/bm5bA94bMv0unpclRoN+58ZiEB9+A+/23utIJ3A60v8AXLx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AK7eMMAAADbAAAADwAAAAAAAAAAAAAAAACYAgAAZHJzL2Rv&#10;d25yZXYueG1sUEsFBgAAAAAEAAQA9QAAAIgDAAAAAA==&#10;" stroked="f">
                  <v:textbox inset="0,0,0,0">
                    <w:txbxContent>
                      <w:p w14:paraId="7A5CE763" w14:textId="77777777" w:rsidR="00F6449F" w:rsidRPr="0086612F" w:rsidRDefault="00F6449F" w:rsidP="008359A5">
                        <w:pPr>
                          <w:pStyle w:val="Caption"/>
                          <w:rPr>
                            <w:rFonts w:ascii="Arcon" w:hAnsi="Arcon"/>
                            <w:i w:val="0"/>
                            <w:color w:val="355D7E" w:themeColor="accent1" w:themeShade="80"/>
                            <w:sz w:val="22"/>
                          </w:rPr>
                        </w:pPr>
                        <w:r w:rsidRPr="0086612F">
                          <w:rPr>
                            <w:rFonts w:ascii="Arcon" w:hAnsi="Arcon"/>
                            <w:i w:val="0"/>
                            <w:color w:val="355D7E" w:themeColor="accent1" w:themeShade="80"/>
                            <w:sz w:val="22"/>
                          </w:rPr>
                          <w:t xml:space="preserve">Figure </w:t>
                        </w:r>
                        <w:r w:rsidRPr="0086612F">
                          <w:rPr>
                            <w:rFonts w:ascii="Arcon" w:hAnsi="Arcon"/>
                            <w:i w:val="0"/>
                            <w:color w:val="355D7E" w:themeColor="accent1" w:themeShade="80"/>
                            <w:sz w:val="22"/>
                          </w:rPr>
                          <w:fldChar w:fldCharType="begin"/>
                        </w:r>
                        <w:r w:rsidRPr="0086612F">
                          <w:rPr>
                            <w:rFonts w:ascii="Arcon" w:hAnsi="Arcon"/>
                            <w:i w:val="0"/>
                            <w:color w:val="355D7E" w:themeColor="accent1" w:themeShade="80"/>
                            <w:sz w:val="22"/>
                          </w:rPr>
                          <w:instrText xml:space="preserve"> SEQ Figure \* ARABIC </w:instrText>
                        </w:r>
                        <w:r w:rsidRPr="0086612F">
                          <w:rPr>
                            <w:rFonts w:ascii="Arcon" w:hAnsi="Arcon"/>
                            <w:i w:val="0"/>
                            <w:color w:val="355D7E" w:themeColor="accent1" w:themeShade="80"/>
                            <w:sz w:val="22"/>
                          </w:rPr>
                          <w:fldChar w:fldCharType="separate"/>
                        </w:r>
                        <w:r w:rsidR="00814CCF">
                          <w:rPr>
                            <w:rFonts w:ascii="Arcon" w:hAnsi="Arcon"/>
                            <w:i w:val="0"/>
                            <w:noProof/>
                            <w:color w:val="355D7E" w:themeColor="accent1" w:themeShade="80"/>
                            <w:sz w:val="22"/>
                          </w:rPr>
                          <w:t>8</w:t>
                        </w:r>
                        <w:r w:rsidRPr="0086612F">
                          <w:rPr>
                            <w:rFonts w:ascii="Arcon" w:hAnsi="Arcon"/>
                            <w:i w:val="0"/>
                            <w:color w:val="355D7E" w:themeColor="accent1" w:themeShade="80"/>
                            <w:sz w:val="22"/>
                          </w:rPr>
                          <w:fldChar w:fldCharType="end"/>
                        </w:r>
                        <w:r w:rsidRPr="0086612F">
                          <w:rPr>
                            <w:rFonts w:ascii="Arcon" w:hAnsi="Arcon"/>
                            <w:i w:val="0"/>
                            <w:color w:val="355D7E" w:themeColor="accent1" w:themeShade="80"/>
                            <w:sz w:val="22"/>
                          </w:rPr>
                          <w:t>: Plot of autocorrelation functions of the Fourier and Hilbert Transforms of Degree Centrality. (Left) Log-Log Plot of ACF’s.</w:t>
                        </w:r>
                      </w:p>
                    </w:txbxContent>
                  </v:textbox>
                </v:shape>
                <w10:anchorlock/>
              </v:group>
            </w:pict>
          </mc:Fallback>
        </mc:AlternateContent>
      </w:r>
    </w:p>
    <w:p w14:paraId="0FEE426B" w14:textId="44F47BDC" w:rsidR="00615FB5" w:rsidRPr="005C44A0" w:rsidRDefault="0027625F" w:rsidP="0027625F">
      <w:pPr>
        <w:pStyle w:val="h2"/>
      </w:pPr>
      <w:bookmarkStart w:id="15" w:name="_Toc447659389"/>
      <w:r>
        <w:t>EVALUATION STRATEGIES</w:t>
      </w:r>
      <w:bookmarkEnd w:id="15"/>
    </w:p>
    <w:p w14:paraId="1FDEE9F9" w14:textId="203A75C4" w:rsidR="00615FB5" w:rsidRDefault="00615FB5" w:rsidP="004432AA">
      <w:pPr>
        <w:rPr>
          <w:rFonts w:ascii="Arcon" w:hAnsi="Arcon"/>
          <w:sz w:val="22"/>
        </w:rPr>
      </w:pPr>
      <w:r>
        <w:rPr>
          <w:rFonts w:ascii="Arcon" w:hAnsi="Arcon"/>
          <w:sz w:val="22"/>
        </w:rPr>
        <w:t xml:space="preserve">We have presented an array of methods and techniques proposed in the lecture and our own novel ideas based on the literature. Evaluation of such measures </w:t>
      </w:r>
      <w:r w:rsidR="00F352F9">
        <w:rPr>
          <w:rFonts w:ascii="Arcon" w:hAnsi="Arcon"/>
          <w:sz w:val="22"/>
        </w:rPr>
        <w:t xml:space="preserve">and their interpretation </w:t>
      </w:r>
      <w:r>
        <w:rPr>
          <w:rFonts w:ascii="Arcon" w:hAnsi="Arcon"/>
          <w:sz w:val="22"/>
        </w:rPr>
        <w:t xml:space="preserve">will form a key part of the research. </w:t>
      </w:r>
      <w:r w:rsidR="00F352F9">
        <w:rPr>
          <w:rFonts w:ascii="Arcon" w:hAnsi="Arcon"/>
          <w:sz w:val="22"/>
        </w:rPr>
        <w:t xml:space="preserve">The interpretation will be especially important when we consider our suggestions of measures of similarity in alternative spaces such as the Fourier and Hilbert spaces. These Fourier Transform extracts periodic features from a time series by extracting its frequency while the Hilbert transform extends the signal to the complex plane. What these mean in the context of our measures will be explored. </w:t>
      </w:r>
    </w:p>
    <w:p w14:paraId="2FE58468" w14:textId="01465F5A" w:rsidR="00F352F9" w:rsidRDefault="00F352F9" w:rsidP="004432AA">
      <w:pPr>
        <w:rPr>
          <w:rFonts w:ascii="Arcon" w:hAnsi="Arcon"/>
          <w:sz w:val="22"/>
        </w:rPr>
      </w:pPr>
      <w:r>
        <w:rPr>
          <w:rFonts w:ascii="Arcon" w:hAnsi="Arcon"/>
          <w:sz w:val="22"/>
        </w:rPr>
        <w:t xml:space="preserve">Therefore the evaluation strategy will be as follows: </w:t>
      </w:r>
    </w:p>
    <w:p w14:paraId="22EB70D5" w14:textId="0A0365F6" w:rsidR="00F352F9" w:rsidRDefault="00F352F9" w:rsidP="00F352F9">
      <w:pPr>
        <w:pStyle w:val="ListParagraph"/>
        <w:numPr>
          <w:ilvl w:val="0"/>
          <w:numId w:val="34"/>
        </w:numPr>
        <w:rPr>
          <w:rFonts w:ascii="Arcon" w:hAnsi="Arcon"/>
          <w:sz w:val="22"/>
        </w:rPr>
      </w:pPr>
      <w:r>
        <w:rPr>
          <w:rFonts w:ascii="Arcon" w:hAnsi="Arcon"/>
          <w:sz w:val="22"/>
        </w:rPr>
        <w:t>For the dataset used search the literature to see what other authors have found especially with regards to interesting features, signals and/or structures</w:t>
      </w:r>
    </w:p>
    <w:p w14:paraId="4A86FB5C" w14:textId="489BBB2B" w:rsidR="00F352F9" w:rsidRDefault="008A730E" w:rsidP="00F352F9">
      <w:pPr>
        <w:pStyle w:val="ListParagraph"/>
        <w:numPr>
          <w:ilvl w:val="0"/>
          <w:numId w:val="34"/>
        </w:numPr>
        <w:rPr>
          <w:rFonts w:ascii="Arcon" w:hAnsi="Arcon"/>
          <w:sz w:val="22"/>
        </w:rPr>
      </w:pPr>
      <w:r w:rsidRPr="00477F37">
        <w:rPr>
          <w:rFonts w:ascii="Arcon" w:hAnsi="Arcon"/>
          <w:noProof/>
          <w:sz w:val="22"/>
          <w:lang w:eastAsia="en-GB"/>
        </w:rPr>
        <w:drawing>
          <wp:anchor distT="0" distB="0" distL="114300" distR="114300" simplePos="0" relativeHeight="251670528" behindDoc="0" locked="0" layoutInCell="1" allowOverlap="1" wp14:anchorId="73D5547B" wp14:editId="4F5CE91C">
            <wp:simplePos x="0" y="0"/>
            <wp:positionH relativeFrom="column">
              <wp:posOffset>5938</wp:posOffset>
            </wp:positionH>
            <wp:positionV relativeFrom="page">
              <wp:posOffset>938151</wp:posOffset>
            </wp:positionV>
            <wp:extent cx="3232150" cy="1407160"/>
            <wp:effectExtent l="0" t="0" r="6350"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232150" cy="14071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352F9">
        <w:rPr>
          <w:rFonts w:ascii="Arcon" w:hAnsi="Arcon"/>
          <w:sz w:val="22"/>
        </w:rPr>
        <w:t>Then evaluate whether our measures are able to find these features and how difficult or easy they are in comparison with the original measures</w:t>
      </w:r>
    </w:p>
    <w:p w14:paraId="58749750" w14:textId="762FB9C4" w:rsidR="00F352F9" w:rsidRDefault="00F352F9" w:rsidP="00F352F9">
      <w:pPr>
        <w:pStyle w:val="ListParagraph"/>
        <w:numPr>
          <w:ilvl w:val="0"/>
          <w:numId w:val="34"/>
        </w:numPr>
        <w:rPr>
          <w:rFonts w:ascii="Arcon" w:hAnsi="Arcon"/>
          <w:sz w:val="22"/>
        </w:rPr>
      </w:pPr>
      <w:r>
        <w:rPr>
          <w:rFonts w:ascii="Arcon" w:hAnsi="Arcon"/>
          <w:sz w:val="22"/>
        </w:rPr>
        <w:t xml:space="preserve">If such signals </w:t>
      </w:r>
      <w:r w:rsidR="00E909AA">
        <w:rPr>
          <w:rFonts w:ascii="Arcon" w:hAnsi="Arcon"/>
          <w:sz w:val="22"/>
        </w:rPr>
        <w:t xml:space="preserve">are not found in the literature, we can look for them in the data through other analysis and use our measures to confirm alternatively we can insert a test signal in the data and see how well the measures are able to find them. </w:t>
      </w:r>
    </w:p>
    <w:p w14:paraId="273A5218" w14:textId="77777777" w:rsidR="00E909AA" w:rsidRDefault="00E909AA" w:rsidP="00E909AA">
      <w:pPr>
        <w:pStyle w:val="ListParagraph"/>
        <w:ind w:left="360"/>
        <w:rPr>
          <w:rFonts w:ascii="Arcon" w:hAnsi="Arcon"/>
          <w:sz w:val="22"/>
        </w:rPr>
      </w:pPr>
    </w:p>
    <w:p w14:paraId="4DEB9DA5" w14:textId="26799828" w:rsidR="00036C89" w:rsidRDefault="00E909AA" w:rsidP="00E909AA">
      <w:pPr>
        <w:pStyle w:val="ListParagraph"/>
        <w:ind w:left="0"/>
        <w:rPr>
          <w:rFonts w:ascii="Arcon" w:hAnsi="Arcon"/>
          <w:sz w:val="22"/>
        </w:rPr>
      </w:pPr>
      <w:r>
        <w:rPr>
          <w:rFonts w:ascii="Arcon" w:hAnsi="Arcon"/>
          <w:sz w:val="22"/>
        </w:rPr>
        <w:t xml:space="preserve">This is deemed the most practical way to evaluate the research given the short time horizon. Other methods such as involving groups or surveys </w:t>
      </w:r>
      <w:r w:rsidR="009C6093">
        <w:rPr>
          <w:rFonts w:ascii="Arcon" w:hAnsi="Arcon"/>
          <w:sz w:val="22"/>
        </w:rPr>
        <w:t xml:space="preserve">to assess participant’s interactions with these analytical tools </w:t>
      </w:r>
      <w:r>
        <w:rPr>
          <w:rFonts w:ascii="Arcon" w:hAnsi="Arcon"/>
          <w:sz w:val="22"/>
        </w:rPr>
        <w:t xml:space="preserve">would not be practical for this study. </w:t>
      </w:r>
    </w:p>
    <w:p w14:paraId="1AAA146A" w14:textId="37BF8C84" w:rsidR="00435B2A" w:rsidRDefault="00435B2A" w:rsidP="00E909AA">
      <w:pPr>
        <w:pStyle w:val="ListParagraph"/>
        <w:ind w:left="0"/>
        <w:rPr>
          <w:rFonts w:ascii="Arcon" w:hAnsi="Arcon"/>
          <w:sz w:val="22"/>
        </w:rPr>
      </w:pPr>
    </w:p>
    <w:p w14:paraId="5F45DA68" w14:textId="5954BE80" w:rsidR="00435B2A" w:rsidRPr="005C44A0" w:rsidRDefault="00435B2A" w:rsidP="00435B2A">
      <w:pPr>
        <w:pStyle w:val="h2"/>
        <w:numPr>
          <w:ilvl w:val="1"/>
          <w:numId w:val="37"/>
        </w:numPr>
      </w:pPr>
      <w:bookmarkStart w:id="16" w:name="_Toc447659390"/>
      <w:r>
        <w:t>DATA SOURCES</w:t>
      </w:r>
      <w:bookmarkEnd w:id="16"/>
    </w:p>
    <w:p w14:paraId="03D2597C" w14:textId="50199AC5" w:rsidR="00435B2A" w:rsidRDefault="005222AA" w:rsidP="00E909AA">
      <w:pPr>
        <w:pStyle w:val="ListParagraph"/>
        <w:ind w:left="0"/>
        <w:rPr>
          <w:rFonts w:ascii="Arcon" w:hAnsi="Arcon"/>
          <w:sz w:val="22"/>
        </w:rPr>
      </w:pPr>
      <w:r>
        <w:rPr>
          <w:rFonts w:ascii="Arcon" w:hAnsi="Arcon"/>
          <w:sz w:val="22"/>
        </w:rPr>
        <w:t>This research will utilise open and publicly available data so the results are reproducible. To this end we identify some sources of network data available to us:</w:t>
      </w:r>
    </w:p>
    <w:p w14:paraId="3DDFDC77" w14:textId="77777777" w:rsidR="005222AA" w:rsidRDefault="005222AA" w:rsidP="00E909AA">
      <w:pPr>
        <w:pStyle w:val="ListParagraph"/>
        <w:ind w:left="0"/>
        <w:rPr>
          <w:rFonts w:ascii="Arcon" w:hAnsi="Arcon"/>
          <w:sz w:val="22"/>
        </w:rPr>
      </w:pPr>
    </w:p>
    <w:p w14:paraId="6E6A68D6" w14:textId="77777777" w:rsidR="004C3B72" w:rsidRDefault="004C3B72" w:rsidP="004C3B72">
      <w:pPr>
        <w:pStyle w:val="ListParagraph"/>
        <w:numPr>
          <w:ilvl w:val="0"/>
          <w:numId w:val="38"/>
        </w:numPr>
        <w:rPr>
          <w:rFonts w:ascii="Arcon" w:hAnsi="Arcon"/>
          <w:sz w:val="22"/>
        </w:rPr>
      </w:pPr>
      <w:r>
        <w:rPr>
          <w:rFonts w:ascii="Arcon" w:hAnsi="Arcon"/>
          <w:sz w:val="22"/>
        </w:rPr>
        <w:t>Enron email data :</w:t>
      </w:r>
    </w:p>
    <w:p w14:paraId="0344CF4F" w14:textId="77777777" w:rsidR="004C3B72" w:rsidRDefault="00F6449F" w:rsidP="004C3B72">
      <w:pPr>
        <w:pStyle w:val="ListParagraph"/>
        <w:ind w:left="360"/>
        <w:rPr>
          <w:rFonts w:ascii="Arcon" w:hAnsi="Arcon"/>
          <w:sz w:val="22"/>
        </w:rPr>
      </w:pPr>
      <w:hyperlink r:id="rId32" w:history="1">
        <w:r w:rsidR="004C3B72" w:rsidRPr="0015553F">
          <w:rPr>
            <w:rStyle w:val="Hyperlink"/>
            <w:rFonts w:ascii="Arcon" w:hAnsi="Arcon"/>
            <w:sz w:val="22"/>
          </w:rPr>
          <w:t>http://www.cs.cmu.edu/~enron/</w:t>
        </w:r>
      </w:hyperlink>
      <w:r w:rsidR="004C3B72">
        <w:rPr>
          <w:rFonts w:ascii="Arcon" w:hAnsi="Arcon"/>
          <w:sz w:val="22"/>
        </w:rPr>
        <w:t xml:space="preserve"> </w:t>
      </w:r>
    </w:p>
    <w:p w14:paraId="01D1BD07" w14:textId="77777777" w:rsidR="004C3B72" w:rsidRDefault="004C3B72" w:rsidP="004C3B72">
      <w:pPr>
        <w:pStyle w:val="ListParagraph"/>
        <w:numPr>
          <w:ilvl w:val="0"/>
          <w:numId w:val="38"/>
        </w:numPr>
        <w:rPr>
          <w:rFonts w:ascii="Arcon" w:hAnsi="Arcon"/>
          <w:sz w:val="22"/>
        </w:rPr>
      </w:pPr>
      <w:r>
        <w:rPr>
          <w:rFonts w:ascii="Arcon" w:hAnsi="Arcon"/>
          <w:sz w:val="22"/>
        </w:rPr>
        <w:t>Stanford Large Network Collection:</w:t>
      </w:r>
    </w:p>
    <w:p w14:paraId="664D7947" w14:textId="77777777" w:rsidR="004C3B72" w:rsidRDefault="00F6449F" w:rsidP="004C3B72">
      <w:pPr>
        <w:pStyle w:val="ListParagraph"/>
        <w:ind w:left="360"/>
        <w:rPr>
          <w:rFonts w:ascii="Arcon" w:hAnsi="Arcon"/>
          <w:sz w:val="22"/>
        </w:rPr>
      </w:pPr>
      <w:hyperlink r:id="rId33" w:anchor="email" w:history="1">
        <w:r w:rsidR="004C3B72" w:rsidRPr="0015553F">
          <w:rPr>
            <w:rStyle w:val="Hyperlink"/>
            <w:rFonts w:ascii="Arcon" w:hAnsi="Arcon"/>
            <w:sz w:val="22"/>
          </w:rPr>
          <w:t>http://snap.stanford.edu/data/#email</w:t>
        </w:r>
      </w:hyperlink>
      <w:r w:rsidR="004C3B72">
        <w:rPr>
          <w:rFonts w:ascii="Arcon" w:hAnsi="Arcon"/>
          <w:sz w:val="22"/>
        </w:rPr>
        <w:t xml:space="preserve"> </w:t>
      </w:r>
    </w:p>
    <w:p w14:paraId="238338B1" w14:textId="014DAB23" w:rsidR="005222AA" w:rsidRDefault="005222AA" w:rsidP="005222AA">
      <w:pPr>
        <w:pStyle w:val="ListParagraph"/>
        <w:numPr>
          <w:ilvl w:val="0"/>
          <w:numId w:val="38"/>
        </w:numPr>
        <w:rPr>
          <w:rFonts w:ascii="Arcon" w:hAnsi="Arcon"/>
          <w:sz w:val="22"/>
        </w:rPr>
      </w:pPr>
      <w:r>
        <w:rPr>
          <w:rFonts w:ascii="Arcon" w:hAnsi="Arcon"/>
          <w:sz w:val="22"/>
        </w:rPr>
        <w:t xml:space="preserve">UCI Network Data Repository </w:t>
      </w:r>
      <w:r w:rsidR="004234FE">
        <w:rPr>
          <w:rFonts w:ascii="Arcon" w:hAnsi="Arcon"/>
          <w:sz w:val="22"/>
        </w:rPr>
        <w:t>:</w:t>
      </w:r>
    </w:p>
    <w:p w14:paraId="535CD475" w14:textId="7C229226" w:rsidR="005222AA" w:rsidRDefault="005222AA" w:rsidP="005222AA">
      <w:pPr>
        <w:pStyle w:val="ListParagraph"/>
        <w:ind w:left="360"/>
        <w:rPr>
          <w:rFonts w:ascii="Arcon" w:hAnsi="Arcon"/>
          <w:sz w:val="22"/>
        </w:rPr>
      </w:pPr>
      <w:r>
        <w:rPr>
          <w:rFonts w:ascii="Arcon" w:hAnsi="Arcon"/>
          <w:sz w:val="22"/>
        </w:rPr>
        <w:t xml:space="preserve"> </w:t>
      </w:r>
      <w:hyperlink r:id="rId34" w:history="1">
        <w:r w:rsidRPr="0015553F">
          <w:rPr>
            <w:rStyle w:val="Hyperlink"/>
            <w:rFonts w:ascii="Arcon" w:hAnsi="Arcon"/>
            <w:sz w:val="22"/>
          </w:rPr>
          <w:t>https://networkdata.ics.uci.edu/resources.php</w:t>
        </w:r>
      </w:hyperlink>
      <w:r>
        <w:rPr>
          <w:rFonts w:ascii="Arcon" w:hAnsi="Arcon"/>
          <w:sz w:val="22"/>
        </w:rPr>
        <w:t xml:space="preserve"> </w:t>
      </w:r>
    </w:p>
    <w:p w14:paraId="4DE126D4" w14:textId="3394CC32" w:rsidR="004234FE" w:rsidRDefault="004234FE" w:rsidP="004C3B72">
      <w:pPr>
        <w:pStyle w:val="ListParagraph"/>
        <w:numPr>
          <w:ilvl w:val="0"/>
          <w:numId w:val="38"/>
        </w:numPr>
        <w:rPr>
          <w:rFonts w:ascii="Arcon" w:hAnsi="Arcon"/>
          <w:sz w:val="22"/>
        </w:rPr>
      </w:pPr>
      <w:r>
        <w:rPr>
          <w:rFonts w:ascii="Arcon" w:hAnsi="Arcon"/>
          <w:sz w:val="22"/>
        </w:rPr>
        <w:t>Open Dynamic Network Data:</w:t>
      </w:r>
    </w:p>
    <w:p w14:paraId="3F65389B" w14:textId="10BBB60C" w:rsidR="004234FE" w:rsidRDefault="00F6449F" w:rsidP="004C3B72">
      <w:pPr>
        <w:pStyle w:val="ListParagraph"/>
        <w:ind w:left="360"/>
        <w:rPr>
          <w:rFonts w:ascii="Arcon" w:hAnsi="Arcon"/>
          <w:sz w:val="22"/>
        </w:rPr>
      </w:pPr>
      <w:hyperlink r:id="rId35" w:history="1">
        <w:r w:rsidR="004C3B72" w:rsidRPr="0015553F">
          <w:rPr>
            <w:rStyle w:val="Hyperlink"/>
            <w:rFonts w:ascii="Arcon" w:hAnsi="Arcon"/>
            <w:sz w:val="22"/>
          </w:rPr>
          <w:t>http://www.aviz.fr/~bbach/opendynamicnetworks</w:t>
        </w:r>
      </w:hyperlink>
    </w:p>
    <w:p w14:paraId="18DE4012" w14:textId="0474662F" w:rsidR="00E24E1D" w:rsidRPr="00596C1E" w:rsidRDefault="0027625F" w:rsidP="0027625F">
      <w:pPr>
        <w:pStyle w:val="H1"/>
      </w:pPr>
      <w:bookmarkStart w:id="17" w:name="_Toc447659391"/>
      <w:r>
        <w:t>WORK PLAN</w:t>
      </w:r>
      <w:bookmarkEnd w:id="17"/>
    </w:p>
    <w:p w14:paraId="1E2436D6" w14:textId="0D8B2102" w:rsidR="00E24E1D" w:rsidRDefault="002A5376" w:rsidP="002A5376">
      <w:pPr>
        <w:rPr>
          <w:rFonts w:ascii="Arcon" w:hAnsi="Arcon"/>
          <w:sz w:val="22"/>
        </w:rPr>
      </w:pPr>
      <w:r>
        <w:rPr>
          <w:rFonts w:ascii="Arcon" w:hAnsi="Arcon"/>
          <w:sz w:val="22"/>
        </w:rPr>
        <w:t>The research will be conducted between the periods of June – September 2016. A detailed work plan is highlighted in the Gantt chart attached with this report.</w:t>
      </w:r>
    </w:p>
    <w:p w14:paraId="03E56017" w14:textId="21B0C89E" w:rsidR="00E24E1D" w:rsidRPr="00596C1E" w:rsidRDefault="00E24E1D" w:rsidP="0027625F">
      <w:pPr>
        <w:pStyle w:val="H1"/>
      </w:pPr>
      <w:bookmarkStart w:id="18" w:name="_Toc447659392"/>
      <w:r>
        <w:t>ETHICS</w:t>
      </w:r>
      <w:bookmarkEnd w:id="18"/>
    </w:p>
    <w:p w14:paraId="160D0774" w14:textId="636CBD9C" w:rsidR="00E24E1D" w:rsidRDefault="002A5376" w:rsidP="002A5376">
      <w:pPr>
        <w:rPr>
          <w:rFonts w:ascii="Arcon" w:hAnsi="Arcon"/>
          <w:sz w:val="22"/>
        </w:rPr>
      </w:pPr>
      <w:r>
        <w:rPr>
          <w:rFonts w:ascii="Arcon" w:hAnsi="Arcon"/>
          <w:sz w:val="22"/>
        </w:rPr>
        <w:t>Since this is predominantly a research and analysis task on open data there are ethical concerns. Completed ethics questionnaire is also appended with this report.</w:t>
      </w:r>
    </w:p>
    <w:p w14:paraId="12818FB9" w14:textId="1D6ECE16" w:rsidR="007D38B4" w:rsidRPr="00596C1E" w:rsidRDefault="007D38B4" w:rsidP="0027625F">
      <w:pPr>
        <w:pStyle w:val="H1"/>
      </w:pPr>
      <w:bookmarkStart w:id="19" w:name="_Toc447659393"/>
      <w:r>
        <w:t>RISK REGISTER</w:t>
      </w:r>
      <w:bookmarkEnd w:id="19"/>
    </w:p>
    <w:p w14:paraId="11FC209C" w14:textId="52B88BEE" w:rsidR="007D38B4" w:rsidRDefault="00E2401D" w:rsidP="00814CCF">
      <w:pPr>
        <w:rPr>
          <w:rFonts w:ascii="Arcon" w:hAnsi="Arcon"/>
          <w:sz w:val="22"/>
        </w:rPr>
      </w:pPr>
      <w:r>
        <w:rPr>
          <w:rFonts w:ascii="Arcon" w:hAnsi="Arcon"/>
          <w:sz w:val="22"/>
        </w:rPr>
        <w:t xml:space="preserve">The standard types of technical and non-technical risks apply to this project as any other. </w:t>
      </w:r>
      <w:r w:rsidR="007D38B4">
        <w:rPr>
          <w:rFonts w:ascii="Arcon" w:hAnsi="Arcon"/>
          <w:sz w:val="22"/>
        </w:rPr>
        <w:t>A completed risk register is appended with this report.</w:t>
      </w:r>
      <w:r w:rsidR="00814CCF">
        <w:rPr>
          <w:rFonts w:ascii="Arcon" w:hAnsi="Arcon"/>
          <w:sz w:val="22"/>
        </w:rPr>
        <w:t xml:space="preserve"> It shows the potential risks that could be encountered and are graded according to their potential impact. The register also lists mitigations measures to combat the issues thus</w:t>
      </w:r>
      <w:bookmarkStart w:id="20" w:name="_GoBack"/>
      <w:bookmarkEnd w:id="20"/>
      <w:r w:rsidR="00814CCF">
        <w:rPr>
          <w:rFonts w:ascii="Arcon" w:hAnsi="Arcon"/>
          <w:sz w:val="22"/>
        </w:rPr>
        <w:t xml:space="preserve"> minimizing disruption to the project. </w:t>
      </w:r>
    </w:p>
    <w:p w14:paraId="06CF25EA" w14:textId="1770679D" w:rsidR="00425D00" w:rsidRPr="00276162" w:rsidRDefault="007D38B4" w:rsidP="00FE32C7">
      <w:pPr>
        <w:pStyle w:val="H1"/>
      </w:pPr>
      <w:r>
        <w:rPr>
          <w:sz w:val="22"/>
        </w:rPr>
        <w:br w:type="page"/>
      </w:r>
      <w:bookmarkStart w:id="21" w:name="_Toc447659394"/>
      <w:r w:rsidR="007E7C17" w:rsidRPr="00276162">
        <w:t>REFERENCES</w:t>
      </w:r>
      <w:bookmarkEnd w:id="21"/>
    </w:p>
    <w:p w14:paraId="0BF7E008" w14:textId="12C0D065" w:rsidR="00E67D92" w:rsidRPr="00E67D92" w:rsidRDefault="007E7C17" w:rsidP="00E67D92">
      <w:pPr>
        <w:widowControl w:val="0"/>
        <w:autoSpaceDE w:val="0"/>
        <w:autoSpaceDN w:val="0"/>
        <w:adjustRightInd w:val="0"/>
        <w:spacing w:line="240" w:lineRule="auto"/>
        <w:ind w:left="640" w:hanging="640"/>
        <w:rPr>
          <w:rFonts w:ascii="Arcon" w:hAnsi="Arcon" w:cs="Times New Roman"/>
          <w:noProof/>
          <w:szCs w:val="24"/>
        </w:rPr>
      </w:pPr>
      <w:r w:rsidRPr="00276162">
        <w:rPr>
          <w:rFonts w:ascii="Arcon" w:hAnsi="Arcon"/>
          <w:b/>
          <w:szCs w:val="18"/>
        </w:rPr>
        <w:fldChar w:fldCharType="begin" w:fldLock="1"/>
      </w:r>
      <w:r w:rsidRPr="00276162">
        <w:rPr>
          <w:rFonts w:ascii="Arcon" w:hAnsi="Arcon"/>
          <w:b/>
          <w:szCs w:val="18"/>
        </w:rPr>
        <w:instrText xml:space="preserve">ADDIN Mendeley Bibliography CSL_BIBLIOGRAPHY </w:instrText>
      </w:r>
      <w:r w:rsidRPr="00276162">
        <w:rPr>
          <w:rFonts w:ascii="Arcon" w:hAnsi="Arcon"/>
          <w:b/>
          <w:szCs w:val="18"/>
        </w:rPr>
        <w:fldChar w:fldCharType="separate"/>
      </w:r>
      <w:r w:rsidR="00E67D92" w:rsidRPr="00E67D92">
        <w:rPr>
          <w:rFonts w:ascii="Arcon" w:hAnsi="Arcon" w:cs="Times New Roman"/>
          <w:noProof/>
          <w:szCs w:val="24"/>
        </w:rPr>
        <w:t>[1]</w:t>
      </w:r>
      <w:r w:rsidR="00E67D92" w:rsidRPr="00E67D92">
        <w:rPr>
          <w:rFonts w:ascii="Arcon" w:hAnsi="Arcon" w:cs="Times New Roman"/>
          <w:noProof/>
          <w:szCs w:val="24"/>
        </w:rPr>
        <w:tab/>
        <w:t xml:space="preserve">A. Dickson, “Introduction to Graph Theory The Konigsberg Bridge Problem,” </w:t>
      </w:r>
      <w:r w:rsidR="00E67D92" w:rsidRPr="00E67D92">
        <w:rPr>
          <w:rFonts w:ascii="Arcon" w:hAnsi="Arcon" w:cs="Times New Roman"/>
          <w:i/>
          <w:iCs/>
          <w:noProof/>
          <w:szCs w:val="24"/>
        </w:rPr>
        <w:t>October</w:t>
      </w:r>
      <w:r w:rsidR="00E67D92" w:rsidRPr="00E67D92">
        <w:rPr>
          <w:rFonts w:ascii="Arcon" w:hAnsi="Arcon" w:cs="Times New Roman"/>
          <w:noProof/>
          <w:szCs w:val="24"/>
        </w:rPr>
        <w:t>, no. October, pp. 1–15, 2006.</w:t>
      </w:r>
    </w:p>
    <w:p w14:paraId="3F5A51B2"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w:t>
      </w:r>
      <w:r w:rsidRPr="00E67D92">
        <w:rPr>
          <w:rFonts w:ascii="Arcon" w:hAnsi="Arcon" w:cs="Times New Roman"/>
          <w:noProof/>
          <w:szCs w:val="24"/>
        </w:rPr>
        <w:tab/>
        <w:t xml:space="preserve">A. Chapanond, M. S. Krishnamoorthy, and B. Yener, “Graph theoretic and spectral analysis of Enron email data,” </w:t>
      </w:r>
      <w:r w:rsidRPr="00E67D92">
        <w:rPr>
          <w:rFonts w:ascii="Arcon" w:hAnsi="Arcon" w:cs="Times New Roman"/>
          <w:i/>
          <w:iCs/>
          <w:noProof/>
          <w:szCs w:val="24"/>
        </w:rPr>
        <w:t>Comput. Math. Organ. Theory</w:t>
      </w:r>
      <w:r w:rsidRPr="00E67D92">
        <w:rPr>
          <w:rFonts w:ascii="Arcon" w:hAnsi="Arcon" w:cs="Times New Roman"/>
          <w:noProof/>
          <w:szCs w:val="24"/>
        </w:rPr>
        <w:t>, vol. 11, no. 3, pp. 265–281, 2005.</w:t>
      </w:r>
    </w:p>
    <w:p w14:paraId="06FCFBC0"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w:t>
      </w:r>
      <w:r w:rsidRPr="00E67D92">
        <w:rPr>
          <w:rFonts w:ascii="Arcon" w:hAnsi="Arcon" w:cs="Times New Roman"/>
          <w:noProof/>
          <w:szCs w:val="24"/>
        </w:rPr>
        <w:tab/>
        <w:t xml:space="preserve">B. Klimt and Y. Yang, “Introducing the Enron Corpus,” </w:t>
      </w:r>
      <w:r w:rsidRPr="00E67D92">
        <w:rPr>
          <w:rFonts w:ascii="Arcon" w:hAnsi="Arcon" w:cs="Times New Roman"/>
          <w:i/>
          <w:iCs/>
          <w:noProof/>
          <w:szCs w:val="24"/>
        </w:rPr>
        <w:t>Mach. Learn.</w:t>
      </w:r>
      <w:r w:rsidRPr="00E67D92">
        <w:rPr>
          <w:rFonts w:ascii="Arcon" w:hAnsi="Arcon" w:cs="Times New Roman"/>
          <w:noProof/>
          <w:szCs w:val="24"/>
        </w:rPr>
        <w:t>, vol. stitutep1, p. wwceasccaers2004168, 2004.</w:t>
      </w:r>
    </w:p>
    <w:p w14:paraId="32529F4F"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4]</w:t>
      </w:r>
      <w:r w:rsidRPr="00E67D92">
        <w:rPr>
          <w:rFonts w:ascii="Arcon" w:hAnsi="Arcon" w:cs="Times New Roman"/>
          <w:noProof/>
          <w:szCs w:val="24"/>
        </w:rPr>
        <w:tab/>
        <w:t xml:space="preserve">J. Leskovec, K. J. Lang, A. Dasgupta, and M. W. Mahoney, “Community Structure in Large Networks: Natural Cluster Sizes and the Absence of Large Well-Defined Clusters,” </w:t>
      </w:r>
      <w:r w:rsidRPr="00E67D92">
        <w:rPr>
          <w:rFonts w:ascii="Arcon" w:hAnsi="Arcon" w:cs="Times New Roman"/>
          <w:i/>
          <w:iCs/>
          <w:noProof/>
          <w:szCs w:val="24"/>
        </w:rPr>
        <w:t>Internet Math.</w:t>
      </w:r>
      <w:r w:rsidRPr="00E67D92">
        <w:rPr>
          <w:rFonts w:ascii="Arcon" w:hAnsi="Arcon" w:cs="Times New Roman"/>
          <w:noProof/>
          <w:szCs w:val="24"/>
        </w:rPr>
        <w:t>, vol. 6, no. 1, pp. 29–123, 2011.</w:t>
      </w:r>
    </w:p>
    <w:p w14:paraId="26B67A22"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5]</w:t>
      </w:r>
      <w:r w:rsidRPr="00E67D92">
        <w:rPr>
          <w:rFonts w:ascii="Arcon" w:hAnsi="Arcon" w:cs="Times New Roman"/>
          <w:noProof/>
          <w:szCs w:val="24"/>
        </w:rPr>
        <w:tab/>
        <w:t xml:space="preserve">F. Pérez and B. E. Granger, “IPython: a System for Interactive Scientific Computing,” </w:t>
      </w:r>
      <w:r w:rsidRPr="00E67D92">
        <w:rPr>
          <w:rFonts w:ascii="Arcon" w:hAnsi="Arcon" w:cs="Times New Roman"/>
          <w:i/>
          <w:iCs/>
          <w:noProof/>
          <w:szCs w:val="24"/>
        </w:rPr>
        <w:t>Comput. Sci. Eng.</w:t>
      </w:r>
      <w:r w:rsidRPr="00E67D92">
        <w:rPr>
          <w:rFonts w:ascii="Arcon" w:hAnsi="Arcon" w:cs="Times New Roman"/>
          <w:noProof/>
          <w:szCs w:val="24"/>
        </w:rPr>
        <w:t>, vol. 9, no. 3, pp. 21–29, May 2007.</w:t>
      </w:r>
    </w:p>
    <w:p w14:paraId="41783B6D"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6]</w:t>
      </w:r>
      <w:r w:rsidRPr="00E67D92">
        <w:rPr>
          <w:rFonts w:ascii="Arcon" w:hAnsi="Arcon" w:cs="Times New Roman"/>
          <w:noProof/>
          <w:szCs w:val="24"/>
        </w:rPr>
        <w:tab/>
        <w:t>H. Aric, D. Schult, and S. Pieter, “NetworkX.” .</w:t>
      </w:r>
    </w:p>
    <w:p w14:paraId="3C8C8C9B"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7]</w:t>
      </w:r>
      <w:r w:rsidRPr="00E67D92">
        <w:rPr>
          <w:rFonts w:ascii="Arcon" w:hAnsi="Arcon" w:cs="Times New Roman"/>
          <w:noProof/>
          <w:szCs w:val="24"/>
        </w:rPr>
        <w:tab/>
        <w:t xml:space="preserve">M. Bastian, S. Heymann, and M. Jacomy, “Gephi: An Open Source Software for Exploring and Manipulating Networks,” </w:t>
      </w:r>
      <w:r w:rsidRPr="00E67D92">
        <w:rPr>
          <w:rFonts w:ascii="Arcon" w:hAnsi="Arcon" w:cs="Times New Roman"/>
          <w:i/>
          <w:iCs/>
          <w:noProof/>
          <w:szCs w:val="24"/>
        </w:rPr>
        <w:t>Third International AAAI Conference on Weblogs and Social Media</w:t>
      </w:r>
      <w:r w:rsidRPr="00E67D92">
        <w:rPr>
          <w:rFonts w:ascii="Arcon" w:hAnsi="Arcon" w:cs="Times New Roman"/>
          <w:noProof/>
          <w:szCs w:val="24"/>
        </w:rPr>
        <w:t>, 2009. [Online]. Available: http://www.aaai.org/ocs/index.php/ICWSM/09/paper/view/154\npapers2://publication/uuid/CCEBC82E-0D18-4FFC-91EC-6E4A7F1A1972. [Accessed: 25-Mar-2016].</w:t>
      </w:r>
    </w:p>
    <w:p w14:paraId="76FADF23"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8]</w:t>
      </w:r>
      <w:r w:rsidRPr="00E67D92">
        <w:rPr>
          <w:rFonts w:ascii="Arcon" w:hAnsi="Arcon" w:cs="Times New Roman"/>
          <w:noProof/>
          <w:szCs w:val="24"/>
        </w:rPr>
        <w:tab/>
        <w:t xml:space="preserve">P. Shannon, A. Markiel, O. Ozier, N. S. Baliga, J. T. Wang, D. Ramage, N. Amin, B. Schwikowski, and T. Ideker, “Cytoscape: A software Environment for integrated models of biomolecular interaction networks,” </w:t>
      </w:r>
      <w:r w:rsidRPr="00E67D92">
        <w:rPr>
          <w:rFonts w:ascii="Arcon" w:hAnsi="Arcon" w:cs="Times New Roman"/>
          <w:i/>
          <w:iCs/>
          <w:noProof/>
          <w:szCs w:val="24"/>
        </w:rPr>
        <w:t>Genome Res.</w:t>
      </w:r>
      <w:r w:rsidRPr="00E67D92">
        <w:rPr>
          <w:rFonts w:ascii="Arcon" w:hAnsi="Arcon" w:cs="Times New Roman"/>
          <w:noProof/>
          <w:szCs w:val="24"/>
        </w:rPr>
        <w:t>, vol. 13, no. 11, pp. 2498–2504, Nov. 2003.</w:t>
      </w:r>
    </w:p>
    <w:p w14:paraId="114F30D6"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9]</w:t>
      </w:r>
      <w:r w:rsidRPr="00E67D92">
        <w:rPr>
          <w:rFonts w:ascii="Arcon" w:hAnsi="Arcon" w:cs="Times New Roman"/>
          <w:noProof/>
          <w:szCs w:val="24"/>
        </w:rPr>
        <w:tab/>
        <w:t>K. M. Carley, “Dynamic Network Analysis,” no. September, 2001.</w:t>
      </w:r>
    </w:p>
    <w:p w14:paraId="2611439B"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0]</w:t>
      </w:r>
      <w:r w:rsidRPr="00E67D92">
        <w:rPr>
          <w:rFonts w:ascii="Arcon" w:hAnsi="Arcon" w:cs="Times New Roman"/>
          <w:noProof/>
          <w:szCs w:val="24"/>
        </w:rPr>
        <w:tab/>
        <w:t xml:space="preserve">K. M. Carley, J. Diesner, J. Reminga, and M. Tsvetovat, “Toward an interoperable dynamic network analysis toolkit,” </w:t>
      </w:r>
      <w:r w:rsidRPr="00E67D92">
        <w:rPr>
          <w:rFonts w:ascii="Arcon" w:hAnsi="Arcon" w:cs="Times New Roman"/>
          <w:i/>
          <w:iCs/>
          <w:noProof/>
          <w:szCs w:val="24"/>
        </w:rPr>
        <w:t>Decis. Support Syst.</w:t>
      </w:r>
      <w:r w:rsidRPr="00E67D92">
        <w:rPr>
          <w:rFonts w:ascii="Arcon" w:hAnsi="Arcon" w:cs="Times New Roman"/>
          <w:noProof/>
          <w:szCs w:val="24"/>
        </w:rPr>
        <w:t>, vol. 43, no. 4, pp. 1324–1347, 2007.</w:t>
      </w:r>
    </w:p>
    <w:p w14:paraId="7F5B5E2E"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1]</w:t>
      </w:r>
      <w:r w:rsidRPr="00E67D92">
        <w:rPr>
          <w:rFonts w:ascii="Arcon" w:hAnsi="Arcon" w:cs="Times New Roman"/>
          <w:noProof/>
          <w:szCs w:val="24"/>
        </w:rPr>
        <w:tab/>
        <w:t xml:space="preserve">K. M. Carley, “Ora: Organization risk analyzer,” </w:t>
      </w:r>
      <w:r w:rsidRPr="00E67D92">
        <w:rPr>
          <w:rFonts w:ascii="Arcon" w:hAnsi="Arcon" w:cs="Times New Roman"/>
          <w:i/>
          <w:iCs/>
          <w:noProof/>
          <w:szCs w:val="24"/>
        </w:rPr>
        <w:t>Science (80-. ).</w:t>
      </w:r>
      <w:r w:rsidRPr="00E67D92">
        <w:rPr>
          <w:rFonts w:ascii="Arcon" w:hAnsi="Arcon" w:cs="Times New Roman"/>
          <w:noProof/>
          <w:szCs w:val="24"/>
        </w:rPr>
        <w:t>, no. January, p. 49, 2004.</w:t>
      </w:r>
    </w:p>
    <w:p w14:paraId="6F3918D9"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2]</w:t>
      </w:r>
      <w:r w:rsidRPr="00E67D92">
        <w:rPr>
          <w:rFonts w:ascii="Arcon" w:hAnsi="Arcon" w:cs="Times New Roman"/>
          <w:noProof/>
          <w:szCs w:val="24"/>
        </w:rPr>
        <w:tab/>
        <w:t xml:space="preserve">T. A. B. Snijders, “Introduction To Dynamic Social Network Analysis,” </w:t>
      </w:r>
      <w:r w:rsidRPr="00E67D92">
        <w:rPr>
          <w:rFonts w:ascii="Arcon" w:hAnsi="Arcon" w:cs="Times New Roman"/>
          <w:i/>
          <w:iCs/>
          <w:noProof/>
          <w:szCs w:val="24"/>
        </w:rPr>
        <w:t>BRiMS 2015</w:t>
      </w:r>
      <w:r w:rsidRPr="00E67D92">
        <w:rPr>
          <w:rFonts w:ascii="Arcon" w:hAnsi="Arcon" w:cs="Times New Roman"/>
          <w:noProof/>
          <w:szCs w:val="24"/>
        </w:rPr>
        <w:t>, no. November, 2015.</w:t>
      </w:r>
    </w:p>
    <w:p w14:paraId="7C7B2CB2"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3]</w:t>
      </w:r>
      <w:r w:rsidRPr="00E67D92">
        <w:rPr>
          <w:rFonts w:ascii="Arcon" w:hAnsi="Arcon" w:cs="Times New Roman"/>
          <w:noProof/>
          <w:szCs w:val="24"/>
        </w:rPr>
        <w:tab/>
        <w:t xml:space="preserve">S. P. Borgatti and M. G. Everett, “A Graph-theoretic perspective on centrality,” </w:t>
      </w:r>
      <w:r w:rsidRPr="00E67D92">
        <w:rPr>
          <w:rFonts w:ascii="Arcon" w:hAnsi="Arcon" w:cs="Times New Roman"/>
          <w:i/>
          <w:iCs/>
          <w:noProof/>
          <w:szCs w:val="24"/>
        </w:rPr>
        <w:t>Soc. Networks</w:t>
      </w:r>
      <w:r w:rsidRPr="00E67D92">
        <w:rPr>
          <w:rFonts w:ascii="Arcon" w:hAnsi="Arcon" w:cs="Times New Roman"/>
          <w:noProof/>
          <w:szCs w:val="24"/>
        </w:rPr>
        <w:t>, vol. 28, no. 4, pp. 466–484, 2006.</w:t>
      </w:r>
    </w:p>
    <w:p w14:paraId="1C6EB036"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4]</w:t>
      </w:r>
      <w:r w:rsidRPr="00E67D92">
        <w:rPr>
          <w:rFonts w:ascii="Arcon" w:hAnsi="Arcon" w:cs="Times New Roman"/>
          <w:noProof/>
          <w:szCs w:val="24"/>
        </w:rPr>
        <w:tab/>
        <w:t xml:space="preserve">S. P. Borgatti, “Centrality and network flow,” </w:t>
      </w:r>
      <w:r w:rsidRPr="00E67D92">
        <w:rPr>
          <w:rFonts w:ascii="Arcon" w:hAnsi="Arcon" w:cs="Times New Roman"/>
          <w:i/>
          <w:iCs/>
          <w:noProof/>
          <w:szCs w:val="24"/>
        </w:rPr>
        <w:t>Soc. Networks</w:t>
      </w:r>
      <w:r w:rsidRPr="00E67D92">
        <w:rPr>
          <w:rFonts w:ascii="Arcon" w:hAnsi="Arcon" w:cs="Times New Roman"/>
          <w:noProof/>
          <w:szCs w:val="24"/>
        </w:rPr>
        <w:t>, vol. 27, no. 1, pp. 55–71, 2005.</w:t>
      </w:r>
    </w:p>
    <w:p w14:paraId="5D6AD1B8"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5]</w:t>
      </w:r>
      <w:r w:rsidRPr="00E67D92">
        <w:rPr>
          <w:rFonts w:ascii="Arcon" w:hAnsi="Arcon" w:cs="Times New Roman"/>
          <w:noProof/>
          <w:szCs w:val="24"/>
        </w:rPr>
        <w:tab/>
        <w:t xml:space="preserve">G. Costantini, S. Epskamp, D. Borsboom, M. Perugini, R. Mõttus, L. J. Waldorp, and A. O. J. Cramer, “State of the aRt personality research: A tutorial on network analysis of personality data in R,” </w:t>
      </w:r>
      <w:r w:rsidRPr="00E67D92">
        <w:rPr>
          <w:rFonts w:ascii="Arcon" w:hAnsi="Arcon" w:cs="Times New Roman"/>
          <w:i/>
          <w:iCs/>
          <w:noProof/>
          <w:szCs w:val="24"/>
        </w:rPr>
        <w:t>J. Res. Pers.</w:t>
      </w:r>
      <w:r w:rsidRPr="00E67D92">
        <w:rPr>
          <w:rFonts w:ascii="Arcon" w:hAnsi="Arcon" w:cs="Times New Roman"/>
          <w:noProof/>
          <w:szCs w:val="24"/>
        </w:rPr>
        <w:t>, vol. 54, pp. 13–29, 2015.</w:t>
      </w:r>
    </w:p>
    <w:p w14:paraId="65FC7255"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6]</w:t>
      </w:r>
      <w:r w:rsidRPr="00E67D92">
        <w:rPr>
          <w:rFonts w:ascii="Arcon" w:hAnsi="Arcon" w:cs="Times New Roman"/>
          <w:noProof/>
          <w:szCs w:val="24"/>
        </w:rPr>
        <w:tab/>
        <w:t xml:space="preserve">K. R. Harrison, M. Ventresca, and B. M. Ombuki-Berman, “A meta-analysis of centrality measures for comparing and generating complex network models,” </w:t>
      </w:r>
      <w:r w:rsidRPr="00E67D92">
        <w:rPr>
          <w:rFonts w:ascii="Arcon" w:hAnsi="Arcon" w:cs="Times New Roman"/>
          <w:i/>
          <w:iCs/>
          <w:noProof/>
          <w:szCs w:val="24"/>
        </w:rPr>
        <w:t>J. Comput. Sci.</w:t>
      </w:r>
      <w:r w:rsidRPr="00E67D92">
        <w:rPr>
          <w:rFonts w:ascii="Arcon" w:hAnsi="Arcon" w:cs="Times New Roman"/>
          <w:noProof/>
          <w:szCs w:val="24"/>
        </w:rPr>
        <w:t>, 2015.</w:t>
      </w:r>
    </w:p>
    <w:p w14:paraId="20BB15B3"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7]</w:t>
      </w:r>
      <w:r w:rsidRPr="00E67D92">
        <w:rPr>
          <w:rFonts w:ascii="Arcon" w:hAnsi="Arcon" w:cs="Times New Roman"/>
          <w:noProof/>
          <w:szCs w:val="24"/>
        </w:rPr>
        <w:tab/>
        <w:t xml:space="preserve">R. Kaur and S. Singh, “A survey of data mining and social network analysis based anomaly detection techniques,” </w:t>
      </w:r>
      <w:r w:rsidRPr="00E67D92">
        <w:rPr>
          <w:rFonts w:ascii="Arcon" w:hAnsi="Arcon" w:cs="Times New Roman"/>
          <w:i/>
          <w:iCs/>
          <w:noProof/>
          <w:szCs w:val="24"/>
        </w:rPr>
        <w:t>Egypt. Informatics J.</w:t>
      </w:r>
      <w:r w:rsidRPr="00E67D92">
        <w:rPr>
          <w:rFonts w:ascii="Arcon" w:hAnsi="Arcon" w:cs="Times New Roman"/>
          <w:noProof/>
          <w:szCs w:val="24"/>
        </w:rPr>
        <w:t>, 2015.</w:t>
      </w:r>
    </w:p>
    <w:p w14:paraId="443C404E"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8]</w:t>
      </w:r>
      <w:r w:rsidRPr="00E67D92">
        <w:rPr>
          <w:rFonts w:ascii="Arcon" w:hAnsi="Arcon" w:cs="Times New Roman"/>
          <w:noProof/>
          <w:szCs w:val="24"/>
        </w:rPr>
        <w:tab/>
        <w:t xml:space="preserve">R. a. Hanneman and M. Riddle, “Measures of similarity and structural equivalence,” </w:t>
      </w:r>
      <w:r w:rsidRPr="00E67D92">
        <w:rPr>
          <w:rFonts w:ascii="Arcon" w:hAnsi="Arcon" w:cs="Times New Roman"/>
          <w:i/>
          <w:iCs/>
          <w:noProof/>
          <w:szCs w:val="24"/>
        </w:rPr>
        <w:t>Introduction to social network methods</w:t>
      </w:r>
      <w:r w:rsidRPr="00E67D92">
        <w:rPr>
          <w:rFonts w:ascii="Arcon" w:hAnsi="Arcon" w:cs="Times New Roman"/>
          <w:noProof/>
          <w:szCs w:val="24"/>
        </w:rPr>
        <w:t>, 2011. [Online]. Available: http://www.faculty.ucr.edu/~hanneman/nettext/C13_ Structural_Equivalence.html. [Accessed: 26-Mar-2016].</w:t>
      </w:r>
    </w:p>
    <w:p w14:paraId="567BC6BA"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19]</w:t>
      </w:r>
      <w:r w:rsidRPr="00E67D92">
        <w:rPr>
          <w:rFonts w:ascii="Arcon" w:hAnsi="Arcon" w:cs="Times New Roman"/>
          <w:noProof/>
          <w:szCs w:val="24"/>
        </w:rPr>
        <w:tab/>
        <w:t xml:space="preserve">R. a Hanneman and M. Riddle, “Introduction to Social Network Methods,” </w:t>
      </w:r>
      <w:r w:rsidRPr="00E67D92">
        <w:rPr>
          <w:rFonts w:ascii="Arcon" w:hAnsi="Arcon" w:cs="Times New Roman"/>
          <w:i/>
          <w:iCs/>
          <w:noProof/>
          <w:szCs w:val="24"/>
        </w:rPr>
        <w:t>Riverside, CA Univ. California, Riverside. On-line Textb.</w:t>
      </w:r>
      <w:r w:rsidRPr="00E67D92">
        <w:rPr>
          <w:rFonts w:ascii="Arcon" w:hAnsi="Arcon" w:cs="Times New Roman"/>
          <w:noProof/>
          <w:szCs w:val="24"/>
        </w:rPr>
        <w:t>, vol. 46, no. 7, pp. 5128–30, 2005.</w:t>
      </w:r>
    </w:p>
    <w:p w14:paraId="6583B7F7"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0]</w:t>
      </w:r>
      <w:r w:rsidRPr="00E67D92">
        <w:rPr>
          <w:rFonts w:ascii="Arcon" w:hAnsi="Arcon" w:cs="Times New Roman"/>
          <w:noProof/>
          <w:szCs w:val="24"/>
        </w:rPr>
        <w:tab/>
        <w:t xml:space="preserve">C. McDiarmid and F. Skerman, “Modularity in random regular graphs and lattices,” </w:t>
      </w:r>
      <w:r w:rsidRPr="00E67D92">
        <w:rPr>
          <w:rFonts w:ascii="Arcon" w:hAnsi="Arcon" w:cs="Times New Roman"/>
          <w:i/>
          <w:iCs/>
          <w:noProof/>
          <w:szCs w:val="24"/>
        </w:rPr>
        <w:t>Electron. Notes Discret. Math.</w:t>
      </w:r>
      <w:r w:rsidRPr="00E67D92">
        <w:rPr>
          <w:rFonts w:ascii="Arcon" w:hAnsi="Arcon" w:cs="Times New Roman"/>
          <w:noProof/>
          <w:szCs w:val="24"/>
        </w:rPr>
        <w:t>, vol. 43, pp. 431–437, 2013.</w:t>
      </w:r>
    </w:p>
    <w:p w14:paraId="09357C3D"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1]</w:t>
      </w:r>
      <w:r w:rsidRPr="00E67D92">
        <w:rPr>
          <w:rFonts w:ascii="Arcon" w:hAnsi="Arcon" w:cs="Times New Roman"/>
          <w:noProof/>
          <w:szCs w:val="24"/>
        </w:rPr>
        <w:tab/>
        <w:t xml:space="preserve">F. Ashby and D. Ennis, “Similarity measures,” </w:t>
      </w:r>
      <w:r w:rsidRPr="00E67D92">
        <w:rPr>
          <w:rFonts w:ascii="Arcon" w:hAnsi="Arcon" w:cs="Times New Roman"/>
          <w:i/>
          <w:iCs/>
          <w:noProof/>
          <w:szCs w:val="24"/>
        </w:rPr>
        <w:t>Scholarpedia</w:t>
      </w:r>
      <w:r w:rsidRPr="00E67D92">
        <w:rPr>
          <w:rFonts w:ascii="Arcon" w:hAnsi="Arcon" w:cs="Times New Roman"/>
          <w:noProof/>
          <w:szCs w:val="24"/>
        </w:rPr>
        <w:t>, vol. 2, no. 12, p. 4116, 2007.</w:t>
      </w:r>
    </w:p>
    <w:p w14:paraId="63EBED26"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2]</w:t>
      </w:r>
      <w:r w:rsidRPr="00E67D92">
        <w:rPr>
          <w:rFonts w:ascii="Arcon" w:hAnsi="Arcon" w:cs="Times New Roman"/>
          <w:noProof/>
          <w:szCs w:val="24"/>
        </w:rPr>
        <w:tab/>
        <w:t xml:space="preserve">M. Dehmer, F. Emmert-Streib, and J. Kilian, “A similarity measure for graphs with low computational complexity,” </w:t>
      </w:r>
      <w:r w:rsidRPr="00E67D92">
        <w:rPr>
          <w:rFonts w:ascii="Arcon" w:hAnsi="Arcon" w:cs="Times New Roman"/>
          <w:i/>
          <w:iCs/>
          <w:noProof/>
          <w:szCs w:val="24"/>
        </w:rPr>
        <w:t>Appl. Math. Comput.</w:t>
      </w:r>
      <w:r w:rsidRPr="00E67D92">
        <w:rPr>
          <w:rFonts w:ascii="Arcon" w:hAnsi="Arcon" w:cs="Times New Roman"/>
          <w:noProof/>
          <w:szCs w:val="24"/>
        </w:rPr>
        <w:t>, vol. 182, no. 1, pp. 447–459, Nov. 2006.</w:t>
      </w:r>
    </w:p>
    <w:p w14:paraId="6CF5C576"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3]</w:t>
      </w:r>
      <w:r w:rsidRPr="00E67D92">
        <w:rPr>
          <w:rFonts w:ascii="Arcon" w:hAnsi="Arcon" w:cs="Times New Roman"/>
          <w:noProof/>
          <w:szCs w:val="24"/>
        </w:rPr>
        <w:tab/>
        <w:t xml:space="preserve">M. Komosinski and M. Kubiak, “Quantitative measure of structural and geometric similarity of 3D morphologies,” </w:t>
      </w:r>
      <w:r w:rsidRPr="00E67D92">
        <w:rPr>
          <w:rFonts w:ascii="Arcon" w:hAnsi="Arcon" w:cs="Times New Roman"/>
          <w:i/>
          <w:iCs/>
          <w:noProof/>
          <w:szCs w:val="24"/>
        </w:rPr>
        <w:t>Complexity</w:t>
      </w:r>
      <w:r w:rsidRPr="00E67D92">
        <w:rPr>
          <w:rFonts w:ascii="Arcon" w:hAnsi="Arcon" w:cs="Times New Roman"/>
          <w:noProof/>
          <w:szCs w:val="24"/>
        </w:rPr>
        <w:t>, vol. 16, no. 6, pp. 40–52, 2011.</w:t>
      </w:r>
    </w:p>
    <w:p w14:paraId="2BA526F8"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4]</w:t>
      </w:r>
      <w:r w:rsidRPr="00E67D92">
        <w:rPr>
          <w:rFonts w:ascii="Arcon" w:hAnsi="Arcon" w:cs="Times New Roman"/>
          <w:noProof/>
          <w:szCs w:val="24"/>
        </w:rPr>
        <w:tab/>
        <w:t>D. Koutra,  a Parikh,  a Ramdas, and J. Xiang, “Algorithms for Graph Similarity and Subgraph Matching,” 2011.</w:t>
      </w:r>
    </w:p>
    <w:p w14:paraId="79D4CF88"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5]</w:t>
      </w:r>
      <w:r w:rsidRPr="00E67D92">
        <w:rPr>
          <w:rFonts w:ascii="Arcon" w:hAnsi="Arcon" w:cs="Times New Roman"/>
          <w:noProof/>
          <w:szCs w:val="24"/>
        </w:rPr>
        <w:tab/>
        <w:t>A. Rawashdeh and A. L. Ralescu, “Similarity Measure for Social Networks – A Brief Survey,” 2012.</w:t>
      </w:r>
    </w:p>
    <w:p w14:paraId="742A93A2"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6]</w:t>
      </w:r>
      <w:r w:rsidRPr="00E67D92">
        <w:rPr>
          <w:rFonts w:ascii="Arcon" w:hAnsi="Arcon" w:cs="Times New Roman"/>
          <w:noProof/>
          <w:szCs w:val="24"/>
        </w:rPr>
        <w:tab/>
        <w:t xml:space="preserve">S. Soundarajan, T. Eliassi-Rad, and B. Gallagher, “A guide to selecting a network similarity method,” </w:t>
      </w:r>
      <w:r w:rsidRPr="00E67D92">
        <w:rPr>
          <w:rFonts w:ascii="Arcon" w:hAnsi="Arcon" w:cs="Times New Roman"/>
          <w:i/>
          <w:iCs/>
          <w:noProof/>
          <w:szCs w:val="24"/>
        </w:rPr>
        <w:t>Sdm</w:t>
      </w:r>
      <w:r w:rsidRPr="00E67D92">
        <w:rPr>
          <w:rFonts w:ascii="Arcon" w:hAnsi="Arcon" w:cs="Times New Roman"/>
          <w:noProof/>
          <w:szCs w:val="24"/>
        </w:rPr>
        <w:t>, no. 1, 2014.</w:t>
      </w:r>
    </w:p>
    <w:p w14:paraId="206E982D"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7]</w:t>
      </w:r>
      <w:r w:rsidRPr="00E67D92">
        <w:rPr>
          <w:rFonts w:ascii="Arcon" w:hAnsi="Arcon" w:cs="Times New Roman"/>
          <w:noProof/>
          <w:szCs w:val="24"/>
        </w:rPr>
        <w:tab/>
        <w:t xml:space="preserve">L. A. Zager and G. C. Verghese, “Graph similarity scoring and matching,” </w:t>
      </w:r>
      <w:r w:rsidRPr="00E67D92">
        <w:rPr>
          <w:rFonts w:ascii="Arcon" w:hAnsi="Arcon" w:cs="Times New Roman"/>
          <w:i/>
          <w:iCs/>
          <w:noProof/>
          <w:szCs w:val="24"/>
        </w:rPr>
        <w:t>Appl. Math. Lett.</w:t>
      </w:r>
      <w:r w:rsidRPr="00E67D92">
        <w:rPr>
          <w:rFonts w:ascii="Arcon" w:hAnsi="Arcon" w:cs="Times New Roman"/>
          <w:noProof/>
          <w:szCs w:val="24"/>
        </w:rPr>
        <w:t>, vol. 21, no. 1, pp. 86–94, 2008.</w:t>
      </w:r>
    </w:p>
    <w:p w14:paraId="4DD0C698"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8]</w:t>
      </w:r>
      <w:r w:rsidRPr="00E67D92">
        <w:rPr>
          <w:rFonts w:ascii="Arcon" w:hAnsi="Arcon" w:cs="Times New Roman"/>
          <w:noProof/>
          <w:szCs w:val="24"/>
        </w:rPr>
        <w:tab/>
        <w:t>“Dynamic Social Network Analysis of Al-Qaeda.” .</w:t>
      </w:r>
    </w:p>
    <w:p w14:paraId="5D5FA3A9"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29]</w:t>
      </w:r>
      <w:r w:rsidRPr="00E67D92">
        <w:rPr>
          <w:rFonts w:ascii="Arcon" w:hAnsi="Arcon" w:cs="Times New Roman"/>
          <w:noProof/>
          <w:szCs w:val="24"/>
        </w:rPr>
        <w:tab/>
        <w:t xml:space="preserve">R. Zass and A. Shashua, “Probabilistic graph and hypergraph matching,” </w:t>
      </w:r>
      <w:r w:rsidRPr="00E67D92">
        <w:rPr>
          <w:rFonts w:ascii="Arcon" w:hAnsi="Arcon" w:cs="Times New Roman"/>
          <w:i/>
          <w:iCs/>
          <w:noProof/>
          <w:szCs w:val="24"/>
        </w:rPr>
        <w:t>26th IEEE Conf. Comput. Vis. Pattern Recognition, CVPR</w:t>
      </w:r>
      <w:r w:rsidRPr="00E67D92">
        <w:rPr>
          <w:rFonts w:ascii="Arcon" w:hAnsi="Arcon" w:cs="Times New Roman"/>
          <w:noProof/>
          <w:szCs w:val="24"/>
        </w:rPr>
        <w:t>, pp. 0–7, 2008.</w:t>
      </w:r>
    </w:p>
    <w:p w14:paraId="3916808F"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0]</w:t>
      </w:r>
      <w:r w:rsidRPr="00E67D92">
        <w:rPr>
          <w:rFonts w:ascii="Arcon" w:hAnsi="Arcon" w:cs="Times New Roman"/>
          <w:noProof/>
          <w:szCs w:val="24"/>
        </w:rPr>
        <w:tab/>
        <w:t xml:space="preserve">C. Wang, L. Wang, and L. Liu, “Improving graph matching via density maximization,” </w:t>
      </w:r>
      <w:r w:rsidRPr="00E67D92">
        <w:rPr>
          <w:rFonts w:ascii="Arcon" w:hAnsi="Arcon" w:cs="Times New Roman"/>
          <w:i/>
          <w:iCs/>
          <w:noProof/>
          <w:szCs w:val="24"/>
        </w:rPr>
        <w:t>Proc. IEEE Int. Conf. Comput. Vis.</w:t>
      </w:r>
      <w:r w:rsidRPr="00E67D92">
        <w:rPr>
          <w:rFonts w:ascii="Arcon" w:hAnsi="Arcon" w:cs="Times New Roman"/>
          <w:noProof/>
          <w:szCs w:val="24"/>
        </w:rPr>
        <w:t>, pp. 3424–3431, 2013.</w:t>
      </w:r>
    </w:p>
    <w:p w14:paraId="2F4EB296"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1]</w:t>
      </w:r>
      <w:r w:rsidRPr="00E67D92">
        <w:rPr>
          <w:rFonts w:ascii="Arcon" w:hAnsi="Arcon" w:cs="Times New Roman"/>
          <w:noProof/>
          <w:szCs w:val="24"/>
        </w:rPr>
        <w:tab/>
        <w:t xml:space="preserve">D. Conet, P. Foggia, C. Sansone, and M. Vento, “Thirty Years of Graph Matching in Pattern Recognition,” </w:t>
      </w:r>
      <w:r w:rsidRPr="00E67D92">
        <w:rPr>
          <w:rFonts w:ascii="Arcon" w:hAnsi="Arcon" w:cs="Times New Roman"/>
          <w:i/>
          <w:iCs/>
          <w:noProof/>
          <w:szCs w:val="24"/>
        </w:rPr>
        <w:t>Int. J. Pattern Recognit. Artif. Intell.</w:t>
      </w:r>
      <w:r w:rsidRPr="00E67D92">
        <w:rPr>
          <w:rFonts w:ascii="Arcon" w:hAnsi="Arcon" w:cs="Times New Roman"/>
          <w:noProof/>
          <w:szCs w:val="24"/>
        </w:rPr>
        <w:t>, vol. 18, no. 03, pp. 265–298, 2004.</w:t>
      </w:r>
    </w:p>
    <w:p w14:paraId="7925E6A7"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2]</w:t>
      </w:r>
      <w:r w:rsidRPr="00E67D92">
        <w:rPr>
          <w:rFonts w:ascii="Arcon" w:hAnsi="Arcon" w:cs="Times New Roman"/>
          <w:noProof/>
          <w:szCs w:val="24"/>
        </w:rPr>
        <w:tab/>
        <w:t xml:space="preserve">H. Bunke, “Recent developments in graph matching,” </w:t>
      </w:r>
      <w:r w:rsidRPr="00E67D92">
        <w:rPr>
          <w:rFonts w:ascii="Arcon" w:hAnsi="Arcon" w:cs="Times New Roman"/>
          <w:i/>
          <w:iCs/>
          <w:noProof/>
          <w:szCs w:val="24"/>
        </w:rPr>
        <w:t>Pattern Recognition, 2000. Proceedings. 15th …</w:t>
      </w:r>
      <w:r w:rsidRPr="00E67D92">
        <w:rPr>
          <w:rFonts w:ascii="Arcon" w:hAnsi="Arcon" w:cs="Times New Roman"/>
          <w:noProof/>
          <w:szCs w:val="24"/>
        </w:rPr>
        <w:t>, vol. 2, pp. 117–124, 2000.</w:t>
      </w:r>
    </w:p>
    <w:p w14:paraId="3E0E7D6B"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3]</w:t>
      </w:r>
      <w:r w:rsidRPr="00E67D92">
        <w:rPr>
          <w:rFonts w:ascii="Arcon" w:hAnsi="Arcon" w:cs="Times New Roman"/>
          <w:noProof/>
          <w:szCs w:val="24"/>
        </w:rPr>
        <w:tab/>
        <w:t xml:space="preserve">A. Egozi, Y. Keller, and H. Guterman, “A Probabilistic Approach to Spectral Graph Matching,” </w:t>
      </w:r>
      <w:r w:rsidRPr="00E67D92">
        <w:rPr>
          <w:rFonts w:ascii="Arcon" w:hAnsi="Arcon" w:cs="Times New Roman"/>
          <w:i/>
          <w:iCs/>
          <w:noProof/>
          <w:szCs w:val="24"/>
        </w:rPr>
        <w:t>IEEE Trans. Pattern Anal. Mach. Intell.</w:t>
      </w:r>
      <w:r w:rsidRPr="00E67D92">
        <w:rPr>
          <w:rFonts w:ascii="Arcon" w:hAnsi="Arcon" w:cs="Times New Roman"/>
          <w:noProof/>
          <w:szCs w:val="24"/>
        </w:rPr>
        <w:t>, vol. 35, no. 1, pp. 18–27, 2013.</w:t>
      </w:r>
    </w:p>
    <w:p w14:paraId="4CEE4950"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4]</w:t>
      </w:r>
      <w:r w:rsidRPr="00E67D92">
        <w:rPr>
          <w:rFonts w:ascii="Arcon" w:hAnsi="Arcon" w:cs="Times New Roman"/>
          <w:noProof/>
          <w:szCs w:val="24"/>
        </w:rPr>
        <w:tab/>
        <w:t xml:space="preserve">T. S. Caetano, J. J. McAuley, L. Cheng, Q. V. Le, and A. J. Smola, “Learning graph matching,” </w:t>
      </w:r>
      <w:r w:rsidRPr="00E67D92">
        <w:rPr>
          <w:rFonts w:ascii="Arcon" w:hAnsi="Arcon" w:cs="Times New Roman"/>
          <w:i/>
          <w:iCs/>
          <w:noProof/>
          <w:szCs w:val="24"/>
        </w:rPr>
        <w:t>IEEE Trans. Pattern Anal. Mach. Intell.</w:t>
      </w:r>
      <w:r w:rsidRPr="00E67D92">
        <w:rPr>
          <w:rFonts w:ascii="Arcon" w:hAnsi="Arcon" w:cs="Times New Roman"/>
          <w:noProof/>
          <w:szCs w:val="24"/>
        </w:rPr>
        <w:t>, vol. 31, no. 6, pp. 1048–1058, 2009.</w:t>
      </w:r>
    </w:p>
    <w:p w14:paraId="6C7F5AED"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5]</w:t>
      </w:r>
      <w:r w:rsidRPr="00E67D92">
        <w:rPr>
          <w:rFonts w:ascii="Arcon" w:hAnsi="Arcon" w:cs="Times New Roman"/>
          <w:noProof/>
          <w:szCs w:val="24"/>
        </w:rPr>
        <w:tab/>
        <w:t xml:space="preserve">H. Yaghi and H. Krim, “Probabilistic graph matching by canonical decomposition,” </w:t>
      </w:r>
      <w:r w:rsidRPr="00E67D92">
        <w:rPr>
          <w:rFonts w:ascii="Arcon" w:hAnsi="Arcon" w:cs="Times New Roman"/>
          <w:i/>
          <w:iCs/>
          <w:noProof/>
          <w:szCs w:val="24"/>
        </w:rPr>
        <w:t>Image Process. 2008. ICIP 2008. 15th IEEE Int. Conf.</w:t>
      </w:r>
      <w:r w:rsidRPr="00E67D92">
        <w:rPr>
          <w:rFonts w:ascii="Arcon" w:hAnsi="Arcon" w:cs="Times New Roman"/>
          <w:noProof/>
          <w:szCs w:val="24"/>
        </w:rPr>
        <w:t>, pp. 2368–2371, 2008.</w:t>
      </w:r>
    </w:p>
    <w:p w14:paraId="6CD02045"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6]</w:t>
      </w:r>
      <w:r w:rsidRPr="00E67D92">
        <w:rPr>
          <w:rFonts w:ascii="Arcon" w:hAnsi="Arcon" w:cs="Times New Roman"/>
          <w:noProof/>
          <w:szCs w:val="24"/>
        </w:rPr>
        <w:tab/>
        <w:t>O. Duchenne, F. Bach, K. In-so, J. Ponce, O. Duchenne, F. Bach, K. In-so, J. Ponce, A. T. Algorithm, O. Duchenne, F. Bach, I. Kweon, and J. Ponce, “A Tensor-Based Algorithm for High-Order Graph Matching,” 2014.</w:t>
      </w:r>
    </w:p>
    <w:p w14:paraId="0772DFBF"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7]</w:t>
      </w:r>
      <w:r w:rsidRPr="00E67D92">
        <w:rPr>
          <w:rFonts w:ascii="Arcon" w:hAnsi="Arcon" w:cs="Times New Roman"/>
          <w:noProof/>
          <w:szCs w:val="24"/>
        </w:rPr>
        <w:tab/>
        <w:t xml:space="preserve">B. Bach, E. Pietriga, and J.-D. Fekete, “Visualizing dynamic networks with matrix cubes,” </w:t>
      </w:r>
      <w:r w:rsidRPr="00E67D92">
        <w:rPr>
          <w:rFonts w:ascii="Arcon" w:hAnsi="Arcon" w:cs="Times New Roman"/>
          <w:i/>
          <w:iCs/>
          <w:noProof/>
          <w:szCs w:val="24"/>
        </w:rPr>
        <w:t>32nd Annu. ACM Conf. Hum. Factors Comput. Syst. CHI 2014</w:t>
      </w:r>
      <w:r w:rsidRPr="00E67D92">
        <w:rPr>
          <w:rFonts w:ascii="Arcon" w:hAnsi="Arcon" w:cs="Times New Roman"/>
          <w:noProof/>
          <w:szCs w:val="24"/>
        </w:rPr>
        <w:t>, pp. 877–886, 2014.</w:t>
      </w:r>
    </w:p>
    <w:p w14:paraId="5CFE4C6C"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8]</w:t>
      </w:r>
      <w:r w:rsidRPr="00E67D92">
        <w:rPr>
          <w:rFonts w:ascii="Arcon" w:hAnsi="Arcon" w:cs="Times New Roman"/>
          <w:noProof/>
          <w:szCs w:val="24"/>
        </w:rPr>
        <w:tab/>
        <w:t>L. Aliouane, S. Ouadfeul, and A. Boudella, “Well-Logs Data Processing Using the Fractal Analysis and Neural Network,” 2012.</w:t>
      </w:r>
    </w:p>
    <w:p w14:paraId="22C6A141"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39]</w:t>
      </w:r>
      <w:r w:rsidRPr="00E67D92">
        <w:rPr>
          <w:rFonts w:ascii="Arcon" w:hAnsi="Arcon" w:cs="Times New Roman"/>
          <w:noProof/>
          <w:szCs w:val="24"/>
        </w:rPr>
        <w:tab/>
        <w:t>C. Outline, “Seismic Coherence Technique,” pp. 63–74, 2014.</w:t>
      </w:r>
    </w:p>
    <w:p w14:paraId="3925022C"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40]</w:t>
      </w:r>
      <w:r w:rsidRPr="00E67D92">
        <w:rPr>
          <w:rFonts w:ascii="Arcon" w:hAnsi="Arcon" w:cs="Times New Roman"/>
          <w:noProof/>
          <w:szCs w:val="24"/>
        </w:rPr>
        <w:tab/>
        <w:t>M. Begú, “Fourier Analysis on Graphs.”</w:t>
      </w:r>
    </w:p>
    <w:p w14:paraId="5BD1175E" w14:textId="77777777" w:rsidR="00E67D92" w:rsidRPr="00E67D92" w:rsidRDefault="00E67D92" w:rsidP="00E67D92">
      <w:pPr>
        <w:widowControl w:val="0"/>
        <w:autoSpaceDE w:val="0"/>
        <w:autoSpaceDN w:val="0"/>
        <w:adjustRightInd w:val="0"/>
        <w:spacing w:line="240" w:lineRule="auto"/>
        <w:ind w:left="640" w:hanging="640"/>
        <w:rPr>
          <w:rFonts w:ascii="Arcon" w:hAnsi="Arcon" w:cs="Times New Roman"/>
          <w:noProof/>
          <w:szCs w:val="24"/>
        </w:rPr>
      </w:pPr>
      <w:r w:rsidRPr="00E67D92">
        <w:rPr>
          <w:rFonts w:ascii="Arcon" w:hAnsi="Arcon" w:cs="Times New Roman"/>
          <w:noProof/>
          <w:szCs w:val="24"/>
        </w:rPr>
        <w:t>[41]</w:t>
      </w:r>
      <w:r w:rsidRPr="00E67D92">
        <w:rPr>
          <w:rFonts w:ascii="Arcon" w:hAnsi="Arcon" w:cs="Times New Roman"/>
          <w:noProof/>
          <w:szCs w:val="24"/>
        </w:rPr>
        <w:tab/>
        <w:t xml:space="preserve">M. A. Man’ko, R. V. Mendes, and V. I. Man’ko, “Tomograms and other transforms: a unified view,” </w:t>
      </w:r>
      <w:r w:rsidRPr="00E67D92">
        <w:rPr>
          <w:rFonts w:ascii="Arcon" w:hAnsi="Arcon" w:cs="Times New Roman"/>
          <w:i/>
          <w:iCs/>
          <w:noProof/>
          <w:szCs w:val="24"/>
        </w:rPr>
        <w:t>J. Phys. A. Math. Gen.</w:t>
      </w:r>
      <w:r w:rsidRPr="00E67D92">
        <w:rPr>
          <w:rFonts w:ascii="Arcon" w:hAnsi="Arcon" w:cs="Times New Roman"/>
          <w:noProof/>
          <w:szCs w:val="24"/>
        </w:rPr>
        <w:t>, vol. 34, no. 40, pp. 8321–8332, 2001.</w:t>
      </w:r>
    </w:p>
    <w:p w14:paraId="3945440E" w14:textId="64BC649D" w:rsidR="00730B15" w:rsidRPr="00730B15" w:rsidRDefault="00E67D92" w:rsidP="008A730E">
      <w:pPr>
        <w:widowControl w:val="0"/>
        <w:autoSpaceDE w:val="0"/>
        <w:autoSpaceDN w:val="0"/>
        <w:adjustRightInd w:val="0"/>
        <w:spacing w:line="240" w:lineRule="auto"/>
        <w:ind w:left="640" w:hanging="640"/>
        <w:rPr>
          <w:rFonts w:ascii="Arcon" w:hAnsi="Arcon"/>
          <w:b/>
          <w:szCs w:val="18"/>
        </w:rPr>
      </w:pPr>
      <w:r w:rsidRPr="00E67D92">
        <w:rPr>
          <w:rFonts w:ascii="Arcon" w:hAnsi="Arcon" w:cs="Times New Roman"/>
          <w:noProof/>
          <w:szCs w:val="24"/>
        </w:rPr>
        <w:t>[42]</w:t>
      </w:r>
      <w:r w:rsidRPr="00E67D92">
        <w:rPr>
          <w:rFonts w:ascii="Arcon" w:hAnsi="Arcon" w:cs="Times New Roman"/>
          <w:noProof/>
          <w:szCs w:val="24"/>
        </w:rPr>
        <w:tab/>
        <w:t xml:space="preserve">A. Sandryhaila and J. M. F. Moura, “Discrete Signal Processing on Graphs,” </w:t>
      </w:r>
      <w:r w:rsidRPr="00E67D92">
        <w:rPr>
          <w:rFonts w:ascii="Arcon" w:hAnsi="Arcon" w:cs="Times New Roman"/>
          <w:i/>
          <w:iCs/>
          <w:noProof/>
          <w:szCs w:val="24"/>
        </w:rPr>
        <w:t>IEEE Trans. Signal Process.</w:t>
      </w:r>
      <w:r w:rsidRPr="00E67D92">
        <w:rPr>
          <w:rFonts w:ascii="Arcon" w:hAnsi="Arcon" w:cs="Times New Roman"/>
          <w:noProof/>
          <w:szCs w:val="24"/>
        </w:rPr>
        <w:t>, vol. 61, no. 7, pp. 1644–1656, Apr. 2013.</w:t>
      </w:r>
      <w:r w:rsidR="007E7C17" w:rsidRPr="00276162">
        <w:rPr>
          <w:rFonts w:ascii="Arcon" w:hAnsi="Arcon"/>
          <w:b/>
          <w:szCs w:val="18"/>
        </w:rPr>
        <w:fldChar w:fldCharType="end"/>
      </w:r>
    </w:p>
    <w:sectPr w:rsidR="00730B15" w:rsidRPr="00730B15" w:rsidSect="00A23CFA">
      <w:headerReference w:type="default" r:id="rId36"/>
      <w:pgSz w:w="11906" w:h="16838"/>
      <w:pgMar w:top="720" w:right="720" w:bottom="720" w:left="720" w:header="708" w:footer="708" w:gutter="0"/>
      <w:cols w:num="2" w:space="286"/>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A294BB" w14:textId="77777777" w:rsidR="00F6449F" w:rsidRDefault="00F6449F" w:rsidP="00AE2933">
      <w:pPr>
        <w:spacing w:after="0" w:line="240" w:lineRule="auto"/>
      </w:pPr>
      <w:r>
        <w:separator/>
      </w:r>
    </w:p>
  </w:endnote>
  <w:endnote w:type="continuationSeparator" w:id="0">
    <w:p w14:paraId="03DC968C" w14:textId="77777777" w:rsidR="00F6449F" w:rsidRDefault="00F6449F" w:rsidP="00AE2933">
      <w:pPr>
        <w:spacing w:after="0" w:line="240" w:lineRule="auto"/>
      </w:pPr>
      <w:r>
        <w:continuationSeparator/>
      </w:r>
    </w:p>
  </w:endnote>
  <w:endnote w:type="continuationNotice" w:id="1">
    <w:p w14:paraId="40CC6B6D" w14:textId="77777777" w:rsidR="00F6449F" w:rsidRDefault="00F6449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wansea">
    <w:panose1 w:val="020B0500000000000000"/>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con">
    <w:altName w:val="Arial"/>
    <w:panose1 w:val="00000000000000000000"/>
    <w:charset w:val="00"/>
    <w:family w:val="modern"/>
    <w:notTrueType/>
    <w:pitch w:val="variable"/>
    <w:sig w:usb0="00000007" w:usb1="00000000" w:usb2="00000000" w:usb3="00000000" w:csb0="00000093"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A1C7C" w14:textId="77777777" w:rsidR="00F6449F" w:rsidRDefault="00F6449F" w:rsidP="00AE2933">
      <w:pPr>
        <w:spacing w:after="0" w:line="240" w:lineRule="auto"/>
      </w:pPr>
      <w:r>
        <w:separator/>
      </w:r>
    </w:p>
  </w:footnote>
  <w:footnote w:type="continuationSeparator" w:id="0">
    <w:p w14:paraId="733E279E" w14:textId="77777777" w:rsidR="00F6449F" w:rsidRDefault="00F6449F" w:rsidP="00AE2933">
      <w:pPr>
        <w:spacing w:after="0" w:line="240" w:lineRule="auto"/>
      </w:pPr>
      <w:r>
        <w:continuationSeparator/>
      </w:r>
    </w:p>
  </w:footnote>
  <w:footnote w:type="continuationNotice" w:id="1">
    <w:p w14:paraId="614EF72B" w14:textId="77777777" w:rsidR="00F6449F" w:rsidRDefault="00F6449F">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17B36" w:themeColor="background2" w:themeShade="80"/>
      </w:rPr>
      <w:id w:val="730278205"/>
      <w:docPartObj>
        <w:docPartGallery w:val="Page Numbers (Top of Page)"/>
        <w:docPartUnique/>
      </w:docPartObj>
    </w:sdtPr>
    <w:sdtEndPr>
      <w:rPr>
        <w:color w:val="568278" w:themeColor="accent5" w:themeShade="BF"/>
      </w:rPr>
    </w:sdtEndPr>
    <w:sdtContent>
      <w:p w14:paraId="40BB2901" w14:textId="47FC557E" w:rsidR="00F6449F" w:rsidRPr="007E5EB3" w:rsidRDefault="00F6449F" w:rsidP="00734743">
        <w:pPr>
          <w:spacing w:after="0" w:line="240" w:lineRule="auto"/>
          <w:jc w:val="right"/>
          <w:rPr>
            <w:color w:val="568278" w:themeColor="accent5" w:themeShade="BF"/>
          </w:rPr>
        </w:pPr>
        <w:r w:rsidRPr="007E5EB3">
          <w:rPr>
            <w:color w:val="568278" w:themeColor="accent5" w:themeShade="BF"/>
          </w:rPr>
          <w:t>Arshad Ahmed | Project Proposal | MSc Data Science 2015-16</w:t>
        </w:r>
      </w:p>
      <w:p w14:paraId="26521258" w14:textId="3D5B1967" w:rsidR="00F6449F" w:rsidRPr="007E5EB3" w:rsidRDefault="00F6449F" w:rsidP="00734743">
        <w:pPr>
          <w:spacing w:after="0" w:line="240" w:lineRule="auto"/>
          <w:jc w:val="right"/>
          <w:rPr>
            <w:b/>
            <w:i/>
            <w:color w:val="568278" w:themeColor="accent5" w:themeShade="BF"/>
          </w:rPr>
        </w:pPr>
        <w:r w:rsidRPr="007E5EB3">
          <w:rPr>
            <w:b/>
            <w:i/>
            <w:color w:val="568278" w:themeColor="accent5" w:themeShade="BF"/>
          </w:rPr>
          <w:t>Analysing the evolution of communication patterns in email data through an extended dynamic network analysis toolkit</w:t>
        </w:r>
      </w:p>
      <w:p w14:paraId="6FF5538E" w14:textId="4430E8F8" w:rsidR="00F6449F" w:rsidRPr="007E5EB3" w:rsidRDefault="00F6449F" w:rsidP="00303056">
        <w:pPr>
          <w:pBdr>
            <w:bottom w:val="single" w:sz="6" w:space="1" w:color="auto"/>
          </w:pBdr>
          <w:jc w:val="right"/>
          <w:rPr>
            <w:b/>
            <w:bCs/>
            <w:color w:val="568278" w:themeColor="accent5" w:themeShade="BF"/>
            <w:sz w:val="24"/>
            <w:szCs w:val="24"/>
          </w:rPr>
        </w:pPr>
        <w:r w:rsidRPr="007E5EB3">
          <w:rPr>
            <w:color w:val="568278" w:themeColor="accent5" w:themeShade="BF"/>
          </w:rPr>
          <w:t xml:space="preserve">Page </w:t>
        </w:r>
        <w:r w:rsidRPr="007E5EB3">
          <w:rPr>
            <w:b/>
            <w:bCs/>
            <w:color w:val="568278" w:themeColor="accent5" w:themeShade="BF"/>
            <w:sz w:val="24"/>
            <w:szCs w:val="24"/>
          </w:rPr>
          <w:fldChar w:fldCharType="begin"/>
        </w:r>
        <w:r w:rsidRPr="007E5EB3">
          <w:rPr>
            <w:b/>
            <w:bCs/>
            <w:color w:val="568278" w:themeColor="accent5" w:themeShade="BF"/>
          </w:rPr>
          <w:instrText xml:space="preserve"> PAGE </w:instrText>
        </w:r>
        <w:r w:rsidRPr="007E5EB3">
          <w:rPr>
            <w:b/>
            <w:bCs/>
            <w:color w:val="568278" w:themeColor="accent5" w:themeShade="BF"/>
            <w:sz w:val="24"/>
            <w:szCs w:val="24"/>
          </w:rPr>
          <w:fldChar w:fldCharType="separate"/>
        </w:r>
        <w:r w:rsidR="008C3450">
          <w:rPr>
            <w:b/>
            <w:bCs/>
            <w:noProof/>
            <w:color w:val="568278" w:themeColor="accent5" w:themeShade="BF"/>
          </w:rPr>
          <w:t>9</w:t>
        </w:r>
        <w:r w:rsidRPr="007E5EB3">
          <w:rPr>
            <w:b/>
            <w:bCs/>
            <w:color w:val="568278" w:themeColor="accent5" w:themeShade="BF"/>
            <w:sz w:val="24"/>
            <w:szCs w:val="24"/>
          </w:rPr>
          <w:fldChar w:fldCharType="end"/>
        </w:r>
        <w:r w:rsidRPr="007E5EB3">
          <w:rPr>
            <w:color w:val="568278" w:themeColor="accent5" w:themeShade="BF"/>
          </w:rPr>
          <w:t xml:space="preserve"> of </w:t>
        </w:r>
        <w:r w:rsidRPr="007E5EB3">
          <w:rPr>
            <w:b/>
            <w:bCs/>
            <w:color w:val="568278" w:themeColor="accent5" w:themeShade="BF"/>
            <w:sz w:val="24"/>
            <w:szCs w:val="24"/>
          </w:rPr>
          <w:fldChar w:fldCharType="begin"/>
        </w:r>
        <w:r w:rsidRPr="007E5EB3">
          <w:rPr>
            <w:b/>
            <w:bCs/>
            <w:color w:val="568278" w:themeColor="accent5" w:themeShade="BF"/>
          </w:rPr>
          <w:instrText xml:space="preserve"> NUMPAGES  </w:instrText>
        </w:r>
        <w:r w:rsidRPr="007E5EB3">
          <w:rPr>
            <w:b/>
            <w:bCs/>
            <w:color w:val="568278" w:themeColor="accent5" w:themeShade="BF"/>
            <w:sz w:val="24"/>
            <w:szCs w:val="24"/>
          </w:rPr>
          <w:fldChar w:fldCharType="separate"/>
        </w:r>
        <w:r w:rsidR="008C3450">
          <w:rPr>
            <w:b/>
            <w:bCs/>
            <w:noProof/>
            <w:color w:val="568278" w:themeColor="accent5" w:themeShade="BF"/>
          </w:rPr>
          <w:t>9</w:t>
        </w:r>
        <w:r w:rsidRPr="007E5EB3">
          <w:rPr>
            <w:b/>
            <w:bCs/>
            <w:color w:val="568278" w:themeColor="accent5" w:themeShade="BF"/>
            <w:sz w:val="24"/>
            <w:szCs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056B69"/>
    <w:multiLevelType w:val="hybridMultilevel"/>
    <w:tmpl w:val="CDCA6CA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8F13A16"/>
    <w:multiLevelType w:val="hybridMultilevel"/>
    <w:tmpl w:val="21C84A2C"/>
    <w:lvl w:ilvl="0" w:tplc="9878C820">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F47A60"/>
    <w:multiLevelType w:val="multilevel"/>
    <w:tmpl w:val="C7988A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00190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1C138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152A64"/>
    <w:multiLevelType w:val="multilevel"/>
    <w:tmpl w:val="C7988A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0D82F46"/>
    <w:multiLevelType w:val="multilevel"/>
    <w:tmpl w:val="BDBEC9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A14724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D3E6088"/>
    <w:multiLevelType w:val="multilevel"/>
    <w:tmpl w:val="388805B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2215E13"/>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5F238D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C3449FD"/>
    <w:multiLevelType w:val="hybridMultilevel"/>
    <w:tmpl w:val="43EE589A"/>
    <w:lvl w:ilvl="0" w:tplc="9878C820">
      <w:start w:val="1"/>
      <w:numFmt w:val="bullet"/>
      <w:lvlText w:val=""/>
      <w:lvlJc w:val="left"/>
      <w:pPr>
        <w:ind w:left="780" w:hanging="720"/>
      </w:pPr>
      <w:rPr>
        <w:rFonts w:ascii="Symbol" w:hAnsi="Symbol"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2" w15:restartNumberingAfterBreak="0">
    <w:nsid w:val="4059678F"/>
    <w:multiLevelType w:val="multilevel"/>
    <w:tmpl w:val="388805BC"/>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2765D5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74B3F2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8A36A36"/>
    <w:multiLevelType w:val="hybridMultilevel"/>
    <w:tmpl w:val="7F6A9C26"/>
    <w:lvl w:ilvl="0" w:tplc="9878C820">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4AEB6D81"/>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7" w15:restartNumberingAfterBreak="0">
    <w:nsid w:val="506C14AD"/>
    <w:multiLevelType w:val="multilevel"/>
    <w:tmpl w:val="C7988A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E81FE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1916928"/>
    <w:multiLevelType w:val="hybridMultilevel"/>
    <w:tmpl w:val="FFBA322C"/>
    <w:lvl w:ilvl="0" w:tplc="9878C820">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1F91378"/>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1FE3451"/>
    <w:multiLevelType w:val="multilevel"/>
    <w:tmpl w:val="7874713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A0A06C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CAC6E68"/>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543009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5891185"/>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64411A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A1A2751"/>
    <w:multiLevelType w:val="multilevel"/>
    <w:tmpl w:val="A5E838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A8C5448"/>
    <w:multiLevelType w:val="multilevel"/>
    <w:tmpl w:val="6764C9D8"/>
    <w:lvl w:ilvl="0">
      <w:start w:val="1"/>
      <w:numFmt w:val="decimal"/>
      <w:pStyle w:val="H1"/>
      <w:lvlText w:val="%1."/>
      <w:lvlJc w:val="left"/>
      <w:pPr>
        <w:ind w:left="360" w:hanging="360"/>
      </w:pPr>
    </w:lvl>
    <w:lvl w:ilvl="1">
      <w:start w:val="1"/>
      <w:numFmt w:val="decimal"/>
      <w:pStyle w:val="h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A905695"/>
    <w:multiLevelType w:val="hybridMultilevel"/>
    <w:tmpl w:val="4D8C789C"/>
    <w:lvl w:ilvl="0" w:tplc="9878C820">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0" w15:restartNumberingAfterBreak="0">
    <w:nsid w:val="6B1C63F3"/>
    <w:multiLevelType w:val="hybridMultilevel"/>
    <w:tmpl w:val="A9C45662"/>
    <w:lvl w:ilvl="0" w:tplc="24A42966">
      <w:start w:val="1"/>
      <w:numFmt w:val="lowerRoman"/>
      <w:lvlText w:val="(%1)"/>
      <w:lvlJc w:val="left"/>
      <w:pPr>
        <w:ind w:left="780" w:hanging="72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1" w15:restartNumberingAfterBreak="0">
    <w:nsid w:val="709E2A94"/>
    <w:multiLevelType w:val="hybridMultilevel"/>
    <w:tmpl w:val="4DC26A0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73F9625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6E46166"/>
    <w:multiLevelType w:val="multilevel"/>
    <w:tmpl w:val="C7988A4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C6C7DB9"/>
    <w:multiLevelType w:val="hybridMultilevel"/>
    <w:tmpl w:val="E19E0B8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7F26258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6"/>
  </w:num>
  <w:num w:numId="2">
    <w:abstractNumId w:val="16"/>
  </w:num>
  <w:num w:numId="3">
    <w:abstractNumId w:val="34"/>
  </w:num>
  <w:num w:numId="4">
    <w:abstractNumId w:val="0"/>
  </w:num>
  <w:num w:numId="5">
    <w:abstractNumId w:val="10"/>
  </w:num>
  <w:num w:numId="6">
    <w:abstractNumId w:val="32"/>
  </w:num>
  <w:num w:numId="7">
    <w:abstractNumId w:val="4"/>
  </w:num>
  <w:num w:numId="8">
    <w:abstractNumId w:val="3"/>
  </w:num>
  <w:num w:numId="9">
    <w:abstractNumId w:val="17"/>
  </w:num>
  <w:num w:numId="10">
    <w:abstractNumId w:val="18"/>
  </w:num>
  <w:num w:numId="11">
    <w:abstractNumId w:val="7"/>
  </w:num>
  <w:num w:numId="12">
    <w:abstractNumId w:val="33"/>
  </w:num>
  <w:num w:numId="13">
    <w:abstractNumId w:val="24"/>
  </w:num>
  <w:num w:numId="14">
    <w:abstractNumId w:val="2"/>
  </w:num>
  <w:num w:numId="15">
    <w:abstractNumId w:val="5"/>
  </w:num>
  <w:num w:numId="16">
    <w:abstractNumId w:val="22"/>
  </w:num>
  <w:num w:numId="17">
    <w:abstractNumId w:val="1"/>
  </w:num>
  <w:num w:numId="18">
    <w:abstractNumId w:val="23"/>
  </w:num>
  <w:num w:numId="19">
    <w:abstractNumId w:val="27"/>
  </w:num>
  <w:num w:numId="20">
    <w:abstractNumId w:val="9"/>
  </w:num>
  <w:num w:numId="21">
    <w:abstractNumId w:val="25"/>
  </w:num>
  <w:num w:numId="22">
    <w:abstractNumId w:val="20"/>
  </w:num>
  <w:num w:numId="23">
    <w:abstractNumId w:val="21"/>
  </w:num>
  <w:num w:numId="24">
    <w:abstractNumId w:val="6"/>
  </w:num>
  <w:num w:numId="25">
    <w:abstractNumId w:val="14"/>
  </w:num>
  <w:num w:numId="26">
    <w:abstractNumId w:val="31"/>
  </w:num>
  <w:num w:numId="27">
    <w:abstractNumId w:val="15"/>
  </w:num>
  <w:num w:numId="28">
    <w:abstractNumId w:val="30"/>
  </w:num>
  <w:num w:numId="29">
    <w:abstractNumId w:val="11"/>
  </w:num>
  <w:num w:numId="30">
    <w:abstractNumId w:val="19"/>
  </w:num>
  <w:num w:numId="31">
    <w:abstractNumId w:val="35"/>
  </w:num>
  <w:num w:numId="32">
    <w:abstractNumId w:val="8"/>
  </w:num>
  <w:num w:numId="33">
    <w:abstractNumId w:val="13"/>
  </w:num>
  <w:num w:numId="34">
    <w:abstractNumId w:val="12"/>
  </w:num>
  <w:num w:numId="35">
    <w:abstractNumId w:val="28"/>
  </w:num>
  <w:num w:numId="3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454D"/>
    <w:rsid w:val="0000022E"/>
    <w:rsid w:val="000007A1"/>
    <w:rsid w:val="00004A51"/>
    <w:rsid w:val="00005090"/>
    <w:rsid w:val="000177AA"/>
    <w:rsid w:val="00036C89"/>
    <w:rsid w:val="0005366F"/>
    <w:rsid w:val="00067FA0"/>
    <w:rsid w:val="000752DE"/>
    <w:rsid w:val="000861EA"/>
    <w:rsid w:val="000B65E5"/>
    <w:rsid w:val="000D4EE7"/>
    <w:rsid w:val="00100FD3"/>
    <w:rsid w:val="00107CCD"/>
    <w:rsid w:val="00111C15"/>
    <w:rsid w:val="00124D3B"/>
    <w:rsid w:val="001362E2"/>
    <w:rsid w:val="001362F6"/>
    <w:rsid w:val="00147311"/>
    <w:rsid w:val="001506A3"/>
    <w:rsid w:val="00174DB9"/>
    <w:rsid w:val="001A0833"/>
    <w:rsid w:val="001A329C"/>
    <w:rsid w:val="001B2202"/>
    <w:rsid w:val="001C729F"/>
    <w:rsid w:val="001E40B0"/>
    <w:rsid w:val="001F4F95"/>
    <w:rsid w:val="001F623C"/>
    <w:rsid w:val="002075F2"/>
    <w:rsid w:val="00210608"/>
    <w:rsid w:val="00217F24"/>
    <w:rsid w:val="00241CD4"/>
    <w:rsid w:val="00242855"/>
    <w:rsid w:val="0024342B"/>
    <w:rsid w:val="0024538D"/>
    <w:rsid w:val="00257D56"/>
    <w:rsid w:val="0026025A"/>
    <w:rsid w:val="00263768"/>
    <w:rsid w:val="00276162"/>
    <w:rsid w:val="0027625F"/>
    <w:rsid w:val="00276402"/>
    <w:rsid w:val="002A1AF1"/>
    <w:rsid w:val="002A3757"/>
    <w:rsid w:val="002A5376"/>
    <w:rsid w:val="002D16DE"/>
    <w:rsid w:val="002D1701"/>
    <w:rsid w:val="002D54C5"/>
    <w:rsid w:val="002E077A"/>
    <w:rsid w:val="002F40D9"/>
    <w:rsid w:val="00302DE2"/>
    <w:rsid w:val="00303056"/>
    <w:rsid w:val="00364EAF"/>
    <w:rsid w:val="00366FD8"/>
    <w:rsid w:val="003769F4"/>
    <w:rsid w:val="00381B6F"/>
    <w:rsid w:val="003935D8"/>
    <w:rsid w:val="003A0C5A"/>
    <w:rsid w:val="003A732A"/>
    <w:rsid w:val="003B72A9"/>
    <w:rsid w:val="003C398C"/>
    <w:rsid w:val="003C3E7E"/>
    <w:rsid w:val="003D3067"/>
    <w:rsid w:val="003D392B"/>
    <w:rsid w:val="003F237A"/>
    <w:rsid w:val="003F2A00"/>
    <w:rsid w:val="004173BD"/>
    <w:rsid w:val="004222B2"/>
    <w:rsid w:val="00422D39"/>
    <w:rsid w:val="004234FE"/>
    <w:rsid w:val="00425D00"/>
    <w:rsid w:val="00431319"/>
    <w:rsid w:val="00435B2A"/>
    <w:rsid w:val="004379ED"/>
    <w:rsid w:val="004432AA"/>
    <w:rsid w:val="0045038D"/>
    <w:rsid w:val="004560EA"/>
    <w:rsid w:val="00462C62"/>
    <w:rsid w:val="00477F37"/>
    <w:rsid w:val="00494583"/>
    <w:rsid w:val="004B23D1"/>
    <w:rsid w:val="004C3B72"/>
    <w:rsid w:val="004C6DFD"/>
    <w:rsid w:val="004E0431"/>
    <w:rsid w:val="004E63FD"/>
    <w:rsid w:val="00502BB0"/>
    <w:rsid w:val="00503A6D"/>
    <w:rsid w:val="005222AA"/>
    <w:rsid w:val="00522FA7"/>
    <w:rsid w:val="00544535"/>
    <w:rsid w:val="005471CA"/>
    <w:rsid w:val="00591C04"/>
    <w:rsid w:val="00593260"/>
    <w:rsid w:val="00593497"/>
    <w:rsid w:val="00595FA6"/>
    <w:rsid w:val="00596C1E"/>
    <w:rsid w:val="005A360F"/>
    <w:rsid w:val="005B10E5"/>
    <w:rsid w:val="005C0316"/>
    <w:rsid w:val="005C12CE"/>
    <w:rsid w:val="005C3786"/>
    <w:rsid w:val="005C44A0"/>
    <w:rsid w:val="005E6088"/>
    <w:rsid w:val="005E6BEC"/>
    <w:rsid w:val="005E6EA0"/>
    <w:rsid w:val="005E7F1C"/>
    <w:rsid w:val="005F3BA9"/>
    <w:rsid w:val="005F7020"/>
    <w:rsid w:val="00600850"/>
    <w:rsid w:val="00615026"/>
    <w:rsid w:val="00615FB5"/>
    <w:rsid w:val="00637C09"/>
    <w:rsid w:val="006572CD"/>
    <w:rsid w:val="006609E1"/>
    <w:rsid w:val="0068037D"/>
    <w:rsid w:val="006821BA"/>
    <w:rsid w:val="00685357"/>
    <w:rsid w:val="006944CF"/>
    <w:rsid w:val="006A4361"/>
    <w:rsid w:val="006A7914"/>
    <w:rsid w:val="006A7B69"/>
    <w:rsid w:val="006B16ED"/>
    <w:rsid w:val="006B5517"/>
    <w:rsid w:val="006B5662"/>
    <w:rsid w:val="006C1FAE"/>
    <w:rsid w:val="006C23FE"/>
    <w:rsid w:val="006C5C05"/>
    <w:rsid w:val="006D3FB5"/>
    <w:rsid w:val="006F354F"/>
    <w:rsid w:val="007213D9"/>
    <w:rsid w:val="00730B15"/>
    <w:rsid w:val="00733C86"/>
    <w:rsid w:val="00734743"/>
    <w:rsid w:val="0073534E"/>
    <w:rsid w:val="00737192"/>
    <w:rsid w:val="00751FD7"/>
    <w:rsid w:val="0076737F"/>
    <w:rsid w:val="00775E04"/>
    <w:rsid w:val="007829FB"/>
    <w:rsid w:val="00786EA1"/>
    <w:rsid w:val="007906BB"/>
    <w:rsid w:val="00791BC5"/>
    <w:rsid w:val="007A03F3"/>
    <w:rsid w:val="007A0E1B"/>
    <w:rsid w:val="007D0B76"/>
    <w:rsid w:val="007D38B4"/>
    <w:rsid w:val="007E1828"/>
    <w:rsid w:val="007E28D0"/>
    <w:rsid w:val="007E5386"/>
    <w:rsid w:val="007E5EB3"/>
    <w:rsid w:val="007E7C17"/>
    <w:rsid w:val="00802968"/>
    <w:rsid w:val="00814CCF"/>
    <w:rsid w:val="00820854"/>
    <w:rsid w:val="00821818"/>
    <w:rsid w:val="00824440"/>
    <w:rsid w:val="008317B4"/>
    <w:rsid w:val="008359A5"/>
    <w:rsid w:val="0083641A"/>
    <w:rsid w:val="0086612F"/>
    <w:rsid w:val="008666DB"/>
    <w:rsid w:val="00876DDD"/>
    <w:rsid w:val="008A3764"/>
    <w:rsid w:val="008A730E"/>
    <w:rsid w:val="008C3450"/>
    <w:rsid w:val="008C6DD6"/>
    <w:rsid w:val="008C6E6E"/>
    <w:rsid w:val="008D2E87"/>
    <w:rsid w:val="008D5783"/>
    <w:rsid w:val="008E1AC2"/>
    <w:rsid w:val="008E323C"/>
    <w:rsid w:val="008E5C55"/>
    <w:rsid w:val="008F518B"/>
    <w:rsid w:val="00900749"/>
    <w:rsid w:val="00901E88"/>
    <w:rsid w:val="0090343C"/>
    <w:rsid w:val="009035BA"/>
    <w:rsid w:val="00905511"/>
    <w:rsid w:val="009419C9"/>
    <w:rsid w:val="0095334B"/>
    <w:rsid w:val="0096289D"/>
    <w:rsid w:val="00967652"/>
    <w:rsid w:val="0098722B"/>
    <w:rsid w:val="00993CFB"/>
    <w:rsid w:val="00994CE9"/>
    <w:rsid w:val="009A778B"/>
    <w:rsid w:val="009A77DC"/>
    <w:rsid w:val="009C6093"/>
    <w:rsid w:val="009D08AE"/>
    <w:rsid w:val="009E681D"/>
    <w:rsid w:val="009E6EF3"/>
    <w:rsid w:val="009F6481"/>
    <w:rsid w:val="00A01952"/>
    <w:rsid w:val="00A07F1F"/>
    <w:rsid w:val="00A23CFA"/>
    <w:rsid w:val="00A47212"/>
    <w:rsid w:val="00A50B9D"/>
    <w:rsid w:val="00A5138D"/>
    <w:rsid w:val="00A60F57"/>
    <w:rsid w:val="00A63985"/>
    <w:rsid w:val="00A71F13"/>
    <w:rsid w:val="00A77AFB"/>
    <w:rsid w:val="00AA38FA"/>
    <w:rsid w:val="00AB4DCD"/>
    <w:rsid w:val="00AB4F24"/>
    <w:rsid w:val="00AC054D"/>
    <w:rsid w:val="00AD4E17"/>
    <w:rsid w:val="00AE1BE9"/>
    <w:rsid w:val="00AE2933"/>
    <w:rsid w:val="00AF6616"/>
    <w:rsid w:val="00B00621"/>
    <w:rsid w:val="00B11891"/>
    <w:rsid w:val="00B13C72"/>
    <w:rsid w:val="00B16D72"/>
    <w:rsid w:val="00B20E39"/>
    <w:rsid w:val="00B40BF3"/>
    <w:rsid w:val="00B51317"/>
    <w:rsid w:val="00B5369D"/>
    <w:rsid w:val="00B6007B"/>
    <w:rsid w:val="00B64E22"/>
    <w:rsid w:val="00B760B7"/>
    <w:rsid w:val="00B91AD5"/>
    <w:rsid w:val="00B92158"/>
    <w:rsid w:val="00BB06CB"/>
    <w:rsid w:val="00BB1B91"/>
    <w:rsid w:val="00BC1A1D"/>
    <w:rsid w:val="00BD6F85"/>
    <w:rsid w:val="00BD6FB2"/>
    <w:rsid w:val="00BE77B4"/>
    <w:rsid w:val="00BF294C"/>
    <w:rsid w:val="00BF4755"/>
    <w:rsid w:val="00BF4D4C"/>
    <w:rsid w:val="00BF5820"/>
    <w:rsid w:val="00C327B8"/>
    <w:rsid w:val="00C439AE"/>
    <w:rsid w:val="00C52138"/>
    <w:rsid w:val="00C558EA"/>
    <w:rsid w:val="00C607DC"/>
    <w:rsid w:val="00C6326D"/>
    <w:rsid w:val="00C642CD"/>
    <w:rsid w:val="00C731BE"/>
    <w:rsid w:val="00C8508F"/>
    <w:rsid w:val="00CA3D0F"/>
    <w:rsid w:val="00CA4409"/>
    <w:rsid w:val="00CB1D20"/>
    <w:rsid w:val="00CB204F"/>
    <w:rsid w:val="00CC1BEA"/>
    <w:rsid w:val="00CD1B3D"/>
    <w:rsid w:val="00CD48DB"/>
    <w:rsid w:val="00CE4705"/>
    <w:rsid w:val="00CE7CAE"/>
    <w:rsid w:val="00CF01C0"/>
    <w:rsid w:val="00D13671"/>
    <w:rsid w:val="00D17C16"/>
    <w:rsid w:val="00D26612"/>
    <w:rsid w:val="00D278C7"/>
    <w:rsid w:val="00D36769"/>
    <w:rsid w:val="00D43D77"/>
    <w:rsid w:val="00D47CC6"/>
    <w:rsid w:val="00D5228F"/>
    <w:rsid w:val="00D67FBA"/>
    <w:rsid w:val="00D70291"/>
    <w:rsid w:val="00D70D4E"/>
    <w:rsid w:val="00D83FF9"/>
    <w:rsid w:val="00D8572E"/>
    <w:rsid w:val="00D93306"/>
    <w:rsid w:val="00DA2EED"/>
    <w:rsid w:val="00DA3DB2"/>
    <w:rsid w:val="00DB277E"/>
    <w:rsid w:val="00DD7477"/>
    <w:rsid w:val="00DE65E0"/>
    <w:rsid w:val="00DF3728"/>
    <w:rsid w:val="00E0454D"/>
    <w:rsid w:val="00E11A8E"/>
    <w:rsid w:val="00E2401D"/>
    <w:rsid w:val="00E24E1D"/>
    <w:rsid w:val="00E452E5"/>
    <w:rsid w:val="00E545CE"/>
    <w:rsid w:val="00E5506D"/>
    <w:rsid w:val="00E61BC3"/>
    <w:rsid w:val="00E67D92"/>
    <w:rsid w:val="00E909AA"/>
    <w:rsid w:val="00E91600"/>
    <w:rsid w:val="00E97447"/>
    <w:rsid w:val="00EB064E"/>
    <w:rsid w:val="00EB38D9"/>
    <w:rsid w:val="00EC503A"/>
    <w:rsid w:val="00EE0481"/>
    <w:rsid w:val="00EE4200"/>
    <w:rsid w:val="00EF3766"/>
    <w:rsid w:val="00F15810"/>
    <w:rsid w:val="00F352F9"/>
    <w:rsid w:val="00F43392"/>
    <w:rsid w:val="00F560FD"/>
    <w:rsid w:val="00F5725B"/>
    <w:rsid w:val="00F6449F"/>
    <w:rsid w:val="00F7337E"/>
    <w:rsid w:val="00F94C8D"/>
    <w:rsid w:val="00FB7CB7"/>
    <w:rsid w:val="00FC3AD2"/>
    <w:rsid w:val="00FC6B66"/>
    <w:rsid w:val="00FE32C7"/>
    <w:rsid w:val="00FF11D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A317525"/>
  <w15:chartTrackingRefBased/>
  <w15:docId w15:val="{B111C887-B020-4305-8B30-8D2FB1546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Normal_Swansea"/>
    <w:qFormat/>
    <w:rsid w:val="00544535"/>
    <w:pPr>
      <w:jc w:val="both"/>
    </w:pPr>
    <w:rPr>
      <w:rFonts w:ascii="Swansea" w:hAnsi="Swansea"/>
      <w:sz w:val="16"/>
    </w:rPr>
  </w:style>
  <w:style w:type="paragraph" w:styleId="Heading1">
    <w:name w:val="heading 1"/>
    <w:aliases w:val="Heading 1_mod"/>
    <w:basedOn w:val="Normal"/>
    <w:next w:val="Normal"/>
    <w:link w:val="Heading1Char"/>
    <w:autoRedefine/>
    <w:uiPriority w:val="9"/>
    <w:qFormat/>
    <w:rsid w:val="00CE7CAE"/>
    <w:pPr>
      <w:keepNext/>
      <w:keepLines/>
      <w:spacing w:before="240" w:after="0"/>
      <w:jc w:val="center"/>
      <w:outlineLvl w:val="0"/>
    </w:pPr>
    <w:rPr>
      <w:rFonts w:eastAsiaTheme="majorEastAsia" w:cstheme="majorBidi"/>
      <w:b/>
      <w:i/>
      <w:color w:val="716767" w:themeColor="accent6" w:themeShade="BF"/>
      <w:sz w:val="32"/>
      <w:szCs w:val="32"/>
    </w:rPr>
  </w:style>
  <w:style w:type="paragraph" w:styleId="Heading2">
    <w:name w:val="heading 2"/>
    <w:aliases w:val="Heading 2_mod"/>
    <w:basedOn w:val="Normal"/>
    <w:next w:val="Normal"/>
    <w:link w:val="Heading2Char"/>
    <w:autoRedefine/>
    <w:uiPriority w:val="9"/>
    <w:unhideWhenUsed/>
    <w:qFormat/>
    <w:rsid w:val="000861EA"/>
    <w:pPr>
      <w:keepNext/>
      <w:keepLines/>
      <w:spacing w:before="40" w:after="0"/>
      <w:outlineLvl w:val="1"/>
    </w:pPr>
    <w:rPr>
      <w:rFonts w:asciiTheme="majorHAnsi" w:eastAsiaTheme="majorEastAsia" w:hAnsiTheme="majorHAnsi" w:cstheme="majorBidi"/>
      <w:b/>
      <w:color w:val="355D7E" w:themeColor="accent1" w:themeShade="80"/>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_mod Char"/>
    <w:basedOn w:val="DefaultParagraphFont"/>
    <w:link w:val="Heading1"/>
    <w:uiPriority w:val="9"/>
    <w:rsid w:val="00CE7CAE"/>
    <w:rPr>
      <w:rFonts w:ascii="Swansea" w:eastAsiaTheme="majorEastAsia" w:hAnsi="Swansea" w:cstheme="majorBidi"/>
      <w:b/>
      <w:i/>
      <w:color w:val="716767" w:themeColor="accent6" w:themeShade="BF"/>
      <w:sz w:val="32"/>
      <w:szCs w:val="32"/>
    </w:rPr>
  </w:style>
  <w:style w:type="character" w:customStyle="1" w:styleId="Heading2Char">
    <w:name w:val="Heading 2 Char"/>
    <w:aliases w:val="Heading 2_mod Char"/>
    <w:basedOn w:val="DefaultParagraphFont"/>
    <w:link w:val="Heading2"/>
    <w:uiPriority w:val="9"/>
    <w:rsid w:val="000861EA"/>
    <w:rPr>
      <w:rFonts w:asciiTheme="majorHAnsi" w:eastAsiaTheme="majorEastAsia" w:hAnsiTheme="majorHAnsi" w:cstheme="majorBidi"/>
      <w:b/>
      <w:color w:val="355D7E" w:themeColor="accent1" w:themeShade="80"/>
      <w:sz w:val="26"/>
      <w:szCs w:val="26"/>
    </w:rPr>
  </w:style>
  <w:style w:type="paragraph" w:styleId="Header">
    <w:name w:val="header"/>
    <w:basedOn w:val="Normal"/>
    <w:link w:val="HeaderChar"/>
    <w:uiPriority w:val="99"/>
    <w:unhideWhenUsed/>
    <w:rsid w:val="00AE2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E2933"/>
    <w:rPr>
      <w:rFonts w:ascii="Swansea" w:hAnsi="Swansea"/>
      <w:sz w:val="16"/>
    </w:rPr>
  </w:style>
  <w:style w:type="paragraph" w:styleId="Footer">
    <w:name w:val="footer"/>
    <w:basedOn w:val="Normal"/>
    <w:link w:val="FooterChar"/>
    <w:uiPriority w:val="99"/>
    <w:unhideWhenUsed/>
    <w:rsid w:val="00AE2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E2933"/>
    <w:rPr>
      <w:rFonts w:ascii="Swansea" w:hAnsi="Swansea"/>
      <w:sz w:val="16"/>
    </w:rPr>
  </w:style>
  <w:style w:type="paragraph" w:styleId="NormalWeb">
    <w:name w:val="Normal (Web)"/>
    <w:basedOn w:val="Normal"/>
    <w:uiPriority w:val="99"/>
    <w:unhideWhenUsed/>
    <w:rsid w:val="00734743"/>
    <w:pPr>
      <w:spacing w:before="100" w:beforeAutospacing="1" w:after="100" w:afterAutospacing="1" w:line="240" w:lineRule="auto"/>
      <w:jc w:val="left"/>
    </w:pPr>
    <w:rPr>
      <w:rFonts w:ascii="Times New Roman" w:hAnsi="Times New Roman" w:cs="Times New Roman"/>
      <w:sz w:val="24"/>
      <w:szCs w:val="24"/>
      <w:lang w:eastAsia="en-GB"/>
    </w:rPr>
  </w:style>
  <w:style w:type="paragraph" w:styleId="Caption">
    <w:name w:val="caption"/>
    <w:basedOn w:val="Normal"/>
    <w:next w:val="Normal"/>
    <w:uiPriority w:val="35"/>
    <w:unhideWhenUsed/>
    <w:qFormat/>
    <w:rsid w:val="008F518B"/>
    <w:pPr>
      <w:spacing w:after="200" w:line="240" w:lineRule="auto"/>
    </w:pPr>
    <w:rPr>
      <w:i/>
      <w:iCs/>
      <w:color w:val="775F55" w:themeColor="text2"/>
      <w:sz w:val="18"/>
      <w:szCs w:val="18"/>
    </w:rPr>
  </w:style>
  <w:style w:type="paragraph" w:styleId="ListParagraph">
    <w:name w:val="List Paragraph"/>
    <w:basedOn w:val="Normal"/>
    <w:link w:val="ListParagraphChar"/>
    <w:uiPriority w:val="34"/>
    <w:qFormat/>
    <w:rsid w:val="00DE65E0"/>
    <w:pPr>
      <w:ind w:left="720"/>
      <w:contextualSpacing/>
    </w:pPr>
  </w:style>
  <w:style w:type="character" w:styleId="Hyperlink">
    <w:name w:val="Hyperlink"/>
    <w:uiPriority w:val="99"/>
    <w:unhideWhenUsed/>
    <w:rsid w:val="00DA2EED"/>
    <w:rPr>
      <w:color w:val="0000FF"/>
      <w:u w:val="single"/>
    </w:rPr>
  </w:style>
  <w:style w:type="paragraph" w:styleId="BalloonText">
    <w:name w:val="Balloon Text"/>
    <w:basedOn w:val="Normal"/>
    <w:link w:val="BalloonTextChar"/>
    <w:uiPriority w:val="99"/>
    <w:semiHidden/>
    <w:unhideWhenUsed/>
    <w:rsid w:val="00B921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2158"/>
    <w:rPr>
      <w:rFonts w:ascii="Segoe UI" w:hAnsi="Segoe UI" w:cs="Segoe UI"/>
      <w:sz w:val="18"/>
      <w:szCs w:val="18"/>
    </w:rPr>
  </w:style>
  <w:style w:type="paragraph" w:styleId="TOCHeading">
    <w:name w:val="TOC Heading"/>
    <w:basedOn w:val="Heading1"/>
    <w:next w:val="Normal"/>
    <w:uiPriority w:val="39"/>
    <w:unhideWhenUsed/>
    <w:qFormat/>
    <w:rsid w:val="00D8572E"/>
    <w:pPr>
      <w:jc w:val="left"/>
      <w:outlineLvl w:val="9"/>
    </w:pPr>
    <w:rPr>
      <w:rFonts w:asciiTheme="majorHAnsi" w:hAnsiTheme="majorHAnsi"/>
      <w:b w:val="0"/>
      <w:i w:val="0"/>
      <w:color w:val="548AB7" w:themeColor="accent1" w:themeShade="BF"/>
      <w:lang w:val="en-US"/>
    </w:rPr>
  </w:style>
  <w:style w:type="paragraph" w:customStyle="1" w:styleId="h2">
    <w:name w:val="h2"/>
    <w:basedOn w:val="Heading2"/>
    <w:link w:val="h2Char"/>
    <w:autoRedefine/>
    <w:qFormat/>
    <w:rsid w:val="001506A3"/>
    <w:pPr>
      <w:numPr>
        <w:ilvl w:val="1"/>
        <w:numId w:val="35"/>
      </w:numPr>
      <w:pBdr>
        <w:bottom w:val="single" w:sz="6" w:space="1" w:color="auto"/>
      </w:pBdr>
      <w:jc w:val="left"/>
    </w:pPr>
    <w:rPr>
      <w:rFonts w:ascii="Arcon" w:hAnsi="Arcon"/>
      <w:color w:val="auto"/>
      <w:sz w:val="22"/>
    </w:rPr>
  </w:style>
  <w:style w:type="paragraph" w:customStyle="1" w:styleId="H1">
    <w:name w:val="H1"/>
    <w:basedOn w:val="Heading1"/>
    <w:link w:val="H1Char"/>
    <w:autoRedefine/>
    <w:qFormat/>
    <w:rsid w:val="001506A3"/>
    <w:pPr>
      <w:numPr>
        <w:numId w:val="35"/>
      </w:numPr>
      <w:pBdr>
        <w:bottom w:val="thinThickThinMediumGap" w:sz="18" w:space="1" w:color="auto"/>
      </w:pBdr>
      <w:spacing w:before="0"/>
      <w:jc w:val="left"/>
    </w:pPr>
    <w:rPr>
      <w:rFonts w:ascii="Arcon" w:hAnsi="Arcon"/>
      <w:i w:val="0"/>
      <w:color w:val="4B4545" w:themeColor="accent6" w:themeShade="80"/>
      <w:sz w:val="24"/>
    </w:rPr>
  </w:style>
  <w:style w:type="character" w:customStyle="1" w:styleId="ListParagraphChar">
    <w:name w:val="List Paragraph Char"/>
    <w:basedOn w:val="DefaultParagraphFont"/>
    <w:link w:val="ListParagraph"/>
    <w:uiPriority w:val="34"/>
    <w:rsid w:val="00F7337E"/>
    <w:rPr>
      <w:rFonts w:ascii="Swansea" w:hAnsi="Swansea"/>
      <w:sz w:val="16"/>
    </w:rPr>
  </w:style>
  <w:style w:type="character" w:customStyle="1" w:styleId="h2Char">
    <w:name w:val="h2 Char"/>
    <w:basedOn w:val="ListParagraphChar"/>
    <w:link w:val="h2"/>
    <w:rsid w:val="001506A3"/>
    <w:rPr>
      <w:rFonts w:ascii="Arcon" w:eastAsiaTheme="majorEastAsia" w:hAnsi="Arcon" w:cstheme="majorBidi"/>
      <w:b/>
      <w:sz w:val="16"/>
      <w:szCs w:val="26"/>
    </w:rPr>
  </w:style>
  <w:style w:type="paragraph" w:styleId="TOC1">
    <w:name w:val="toc 1"/>
    <w:basedOn w:val="Normal"/>
    <w:next w:val="Normal"/>
    <w:autoRedefine/>
    <w:uiPriority w:val="39"/>
    <w:unhideWhenUsed/>
    <w:rsid w:val="006B5517"/>
    <w:pPr>
      <w:spacing w:after="100"/>
    </w:pPr>
  </w:style>
  <w:style w:type="character" w:customStyle="1" w:styleId="H1Char">
    <w:name w:val="H1 Char"/>
    <w:basedOn w:val="Heading1Char"/>
    <w:link w:val="H1"/>
    <w:rsid w:val="001506A3"/>
    <w:rPr>
      <w:rFonts w:ascii="Arcon" w:eastAsiaTheme="majorEastAsia" w:hAnsi="Arcon" w:cstheme="majorBidi"/>
      <w:b/>
      <w:i w:val="0"/>
      <w:color w:val="4B4545" w:themeColor="accent6" w:themeShade="80"/>
      <w:sz w:val="24"/>
      <w:szCs w:val="32"/>
    </w:rPr>
  </w:style>
  <w:style w:type="paragraph" w:styleId="TOC2">
    <w:name w:val="toc 2"/>
    <w:basedOn w:val="Normal"/>
    <w:next w:val="Normal"/>
    <w:autoRedefine/>
    <w:uiPriority w:val="39"/>
    <w:unhideWhenUsed/>
    <w:rsid w:val="006B5517"/>
    <w:pPr>
      <w:spacing w:after="100"/>
      <w:ind w:left="1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4758155">
      <w:bodyDiv w:val="1"/>
      <w:marLeft w:val="0"/>
      <w:marRight w:val="0"/>
      <w:marTop w:val="0"/>
      <w:marBottom w:val="0"/>
      <w:divBdr>
        <w:top w:val="none" w:sz="0" w:space="0" w:color="auto"/>
        <w:left w:val="none" w:sz="0" w:space="0" w:color="auto"/>
        <w:bottom w:val="none" w:sz="0" w:space="0" w:color="auto"/>
        <w:right w:val="none" w:sz="0" w:space="0" w:color="auto"/>
      </w:divBdr>
    </w:div>
    <w:div w:id="1533305457">
      <w:bodyDiv w:val="1"/>
      <w:marLeft w:val="0"/>
      <w:marRight w:val="0"/>
      <w:marTop w:val="0"/>
      <w:marBottom w:val="0"/>
      <w:divBdr>
        <w:top w:val="none" w:sz="0" w:space="0" w:color="auto"/>
        <w:left w:val="none" w:sz="0" w:space="0" w:color="auto"/>
        <w:bottom w:val="none" w:sz="0" w:space="0" w:color="auto"/>
        <w:right w:val="none" w:sz="0" w:space="0" w:color="auto"/>
      </w:divBdr>
      <w:divsChild>
        <w:div w:id="1005785487">
          <w:marLeft w:val="0"/>
          <w:marRight w:val="0"/>
          <w:marTop w:val="0"/>
          <w:marBottom w:val="0"/>
          <w:divBdr>
            <w:top w:val="none" w:sz="0" w:space="0" w:color="auto"/>
            <w:left w:val="none" w:sz="0" w:space="0" w:color="auto"/>
            <w:bottom w:val="none" w:sz="0" w:space="0" w:color="auto"/>
            <w:right w:val="none" w:sz="0" w:space="0" w:color="auto"/>
          </w:divBdr>
        </w:div>
        <w:div w:id="606080909">
          <w:marLeft w:val="0"/>
          <w:marRight w:val="0"/>
          <w:marTop w:val="0"/>
          <w:marBottom w:val="0"/>
          <w:divBdr>
            <w:top w:val="none" w:sz="0" w:space="0" w:color="auto"/>
            <w:left w:val="none" w:sz="0" w:space="0" w:color="auto"/>
            <w:bottom w:val="none" w:sz="0" w:space="0" w:color="auto"/>
            <w:right w:val="none" w:sz="0" w:space="0" w:color="auto"/>
          </w:divBdr>
        </w:div>
        <w:div w:id="280383145">
          <w:marLeft w:val="0"/>
          <w:marRight w:val="0"/>
          <w:marTop w:val="0"/>
          <w:marBottom w:val="0"/>
          <w:divBdr>
            <w:top w:val="none" w:sz="0" w:space="0" w:color="auto"/>
            <w:left w:val="none" w:sz="0" w:space="0" w:color="auto"/>
            <w:bottom w:val="none" w:sz="0" w:space="0" w:color="auto"/>
            <w:right w:val="none" w:sz="0" w:space="0" w:color="auto"/>
          </w:divBdr>
        </w:div>
      </w:divsChild>
    </w:div>
    <w:div w:id="1603416434">
      <w:bodyDiv w:val="1"/>
      <w:marLeft w:val="0"/>
      <w:marRight w:val="0"/>
      <w:marTop w:val="0"/>
      <w:marBottom w:val="0"/>
      <w:divBdr>
        <w:top w:val="none" w:sz="0" w:space="0" w:color="auto"/>
        <w:left w:val="none" w:sz="0" w:space="0" w:color="auto"/>
        <w:bottom w:val="none" w:sz="0" w:space="0" w:color="auto"/>
        <w:right w:val="none" w:sz="0" w:space="0" w:color="auto"/>
      </w:divBdr>
      <w:divsChild>
        <w:div w:id="290476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image" Target="media/image16.emf"/><Relationship Id="rId21" Type="http://schemas.openxmlformats.org/officeDocument/2006/relationships/image" Target="media/image13.png"/><Relationship Id="rId34" Type="http://schemas.openxmlformats.org/officeDocument/2006/relationships/hyperlink" Target="https://networkdata.ics.uci.edu/resources.php" TargetMode="Externa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emf"/><Relationship Id="rId33" Type="http://schemas.openxmlformats.org/officeDocument/2006/relationships/hyperlink" Target="http://snap.stanford.edu/data/"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32" Type="http://schemas.openxmlformats.org/officeDocument/2006/relationships/hyperlink" Target="http://www.cs.cmu.edu/~enron/"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18.png"/><Relationship Id="rId36" Type="http://schemas.openxmlformats.org/officeDocument/2006/relationships/header" Target="header1.xml"/><Relationship Id="rId10" Type="http://schemas.openxmlformats.org/officeDocument/2006/relationships/oleObject" Target="embeddings/oleObject1.bin"/><Relationship Id="rId19" Type="http://schemas.openxmlformats.org/officeDocument/2006/relationships/image" Target="media/image11.png"/><Relationship Id="rId31" Type="http://schemas.openxmlformats.org/officeDocument/2006/relationships/image" Target="media/image21.e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6.emf"/><Relationship Id="rId22" Type="http://schemas.openxmlformats.org/officeDocument/2006/relationships/image" Target="media/image14.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www.aviz.fr/~bbach/opendynamicnetworks" TargetMode="External"/><Relationship Id="rId8" Type="http://schemas.openxmlformats.org/officeDocument/2006/relationships/image" Target="media/image1.emf"/><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Median">
      <a:dk1>
        <a:sysClr val="windowText" lastClr="000000"/>
      </a:dk1>
      <a:lt1>
        <a:sysClr val="window" lastClr="FFFFFF"/>
      </a:lt1>
      <a:dk2>
        <a:srgbClr val="775F55"/>
      </a:dk2>
      <a:lt2>
        <a:srgbClr val="EBDDC3"/>
      </a:lt2>
      <a:accent1>
        <a:srgbClr val="94B6D2"/>
      </a:accent1>
      <a:accent2>
        <a:srgbClr val="DD8047"/>
      </a:accent2>
      <a:accent3>
        <a:srgbClr val="A5AB81"/>
      </a:accent3>
      <a:accent4>
        <a:srgbClr val="D8B25C"/>
      </a:accent4>
      <a:accent5>
        <a:srgbClr val="7BA79D"/>
      </a:accent5>
      <a:accent6>
        <a:srgbClr val="968C8C"/>
      </a:accent6>
      <a:hlink>
        <a:srgbClr val="F7B615"/>
      </a:hlink>
      <a:folHlink>
        <a:srgbClr val="704404"/>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259C85C-9302-45D9-A6A8-5D7EF5A06B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7</TotalTime>
  <Pages>9</Pages>
  <Words>25940</Words>
  <Characters>147861</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shad Ahmed</dc:creator>
  <cp:keywords/>
  <dc:description/>
  <cp:lastModifiedBy>Arshad Ahmed</cp:lastModifiedBy>
  <cp:revision>199</cp:revision>
  <cp:lastPrinted>2016-04-05T23:21:00Z</cp:lastPrinted>
  <dcterms:created xsi:type="dcterms:W3CDTF">2016-03-21T20:11:00Z</dcterms:created>
  <dcterms:modified xsi:type="dcterms:W3CDTF">2016-04-05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shad.ahmed29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